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F95D0" w14:textId="285C18E1" w:rsidR="00BF4816" w:rsidRDefault="006C073E">
      <w:pPr>
        <w:rPr>
          <w:b/>
        </w:rPr>
      </w:pPr>
      <w:r>
        <w:rPr>
          <w:b/>
        </w:rPr>
        <w:t>Additional file 4</w:t>
      </w:r>
      <w:r w:rsidR="00A044F6">
        <w:rPr>
          <w:b/>
          <w:color w:val="FF0000"/>
        </w:rPr>
        <w:t xml:space="preserve"> </w:t>
      </w:r>
      <w:r w:rsidR="00E12DD7">
        <w:rPr>
          <w:b/>
        </w:rPr>
        <w:t>Examples of r</w:t>
      </w:r>
      <w:r w:rsidR="00E8004C">
        <w:rPr>
          <w:b/>
        </w:rPr>
        <w:t>isk of b</w:t>
      </w:r>
      <w:r w:rsidR="00A044F6">
        <w:rPr>
          <w:b/>
        </w:rPr>
        <w:t xml:space="preserve">ias tools and checklists for specific study designs </w:t>
      </w:r>
    </w:p>
    <w:tbl>
      <w:tblPr>
        <w:tblStyle w:val="1"/>
        <w:tblW w:w="100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0"/>
        <w:gridCol w:w="2977"/>
        <w:gridCol w:w="5103"/>
      </w:tblGrid>
      <w:tr w:rsidR="00D955F6" w14:paraId="43BDEC2F" w14:textId="77777777" w:rsidTr="00D955F6">
        <w:tc>
          <w:tcPr>
            <w:tcW w:w="1950" w:type="dxa"/>
          </w:tcPr>
          <w:p w14:paraId="1D72FA45" w14:textId="77777777" w:rsidR="00D955F6" w:rsidRDefault="00D955F6">
            <w:pPr>
              <w:rPr>
                <w:b/>
              </w:rPr>
            </w:pPr>
            <w:r>
              <w:rPr>
                <w:b/>
              </w:rPr>
              <w:t>Study design</w:t>
            </w:r>
          </w:p>
        </w:tc>
        <w:tc>
          <w:tcPr>
            <w:tcW w:w="2977" w:type="dxa"/>
          </w:tcPr>
          <w:p w14:paraId="5EF7FB43" w14:textId="3458A667" w:rsidR="00D955F6" w:rsidRDefault="00E53511">
            <w:pPr>
              <w:rPr>
                <w:b/>
              </w:rPr>
            </w:pPr>
            <w:r>
              <w:rPr>
                <w:b/>
              </w:rPr>
              <w:t>Tools and c</w:t>
            </w:r>
            <w:r w:rsidR="00D955F6">
              <w:rPr>
                <w:b/>
              </w:rPr>
              <w:t>hecklists</w:t>
            </w:r>
          </w:p>
        </w:tc>
        <w:tc>
          <w:tcPr>
            <w:tcW w:w="5103" w:type="dxa"/>
          </w:tcPr>
          <w:p w14:paraId="6A6F1D24" w14:textId="1A6C6D42" w:rsidR="00D955F6" w:rsidRDefault="00D955F6">
            <w:pPr>
              <w:rPr>
                <w:b/>
              </w:rPr>
            </w:pPr>
            <w:r>
              <w:rPr>
                <w:b/>
              </w:rPr>
              <w:t xml:space="preserve">Sources of bias covered in </w:t>
            </w:r>
            <w:r w:rsidR="00E53511">
              <w:rPr>
                <w:b/>
              </w:rPr>
              <w:t xml:space="preserve">tool or </w:t>
            </w:r>
            <w:r>
              <w:rPr>
                <w:b/>
              </w:rPr>
              <w:t>checklist</w:t>
            </w:r>
          </w:p>
        </w:tc>
      </w:tr>
      <w:tr w:rsidR="00D955F6" w14:paraId="6040E51A" w14:textId="77777777" w:rsidTr="00D955F6">
        <w:tc>
          <w:tcPr>
            <w:tcW w:w="1950" w:type="dxa"/>
            <w:vMerge w:val="restart"/>
          </w:tcPr>
          <w:p w14:paraId="681A9572" w14:textId="77777777" w:rsidR="00D955F6" w:rsidRDefault="00D955F6">
            <w:pPr>
              <w:rPr>
                <w:b/>
              </w:rPr>
            </w:pPr>
            <w:r>
              <w:rPr>
                <w:b/>
              </w:rPr>
              <w:t>Randomised controlled trials</w:t>
            </w:r>
          </w:p>
          <w:p w14:paraId="5EE43677" w14:textId="77777777" w:rsidR="00D955F6" w:rsidRDefault="00D955F6">
            <w:pPr>
              <w:rPr>
                <w:b/>
              </w:rPr>
            </w:pPr>
          </w:p>
          <w:p w14:paraId="740A5D53" w14:textId="77777777" w:rsidR="00D955F6" w:rsidRDefault="00D955F6"/>
        </w:tc>
        <w:tc>
          <w:tcPr>
            <w:tcW w:w="2977" w:type="dxa"/>
          </w:tcPr>
          <w:p w14:paraId="4CAB4126" w14:textId="74A42BBF" w:rsidR="00D955F6" w:rsidRDefault="00D955F6">
            <w:r>
              <w:t xml:space="preserve">Cochrane risk of bias tool </w:t>
            </w:r>
            <w:r w:rsidR="005B5949">
              <w:fldChar w:fldCharType="begin"/>
            </w:r>
            <w:r w:rsidR="003C2184">
              <w:instrText xml:space="preserve"> ADDIN EN.CITE &lt;EndNote&gt;&lt;Cite&gt;&lt;Author&gt;Higgins&lt;/Author&gt;&lt;Year&gt;2011&lt;/Year&gt;&lt;RecNum&gt;76&lt;/RecNum&gt;&lt;DisplayText&gt;(1)&lt;/DisplayText&gt;&lt;record&gt;&lt;rec-number&gt;76&lt;/rec-number&gt;&lt;foreign-keys&gt;&lt;key app="EN" db-id="ztwwrt5080xtwlewxvlpwvaesa202awdxsdf" timestamp="1511038282"&gt;76&lt;/key&gt;&lt;/foreign-keys&gt;&lt;ref-type name="Journal Article"&gt;17&lt;/ref-type&gt;&lt;contributors&gt;&lt;authors&gt;&lt;author&gt;Higgins, JP,&lt;/author&gt;&lt;author&gt;Altman, DG,&lt;/author&gt;&lt;author&gt;Gøtzsche, PC,&lt;/author&gt;&lt;author&gt;Jüni, P,&lt;/author&gt;&lt;author&gt;Moher, D,&lt;/author&gt;&lt;author&gt;Oxman, AD,&lt;/author&gt;&lt;author&gt;et al.&lt;/author&gt;&lt;/authors&gt;&lt;/contributors&gt;&lt;titles&gt;&lt;title&gt;The Cochrane Collaboration&amp;apos;s tool for assessing risk of bias in randomised trials&lt;/title&gt;&lt;secondary-title&gt;BMJ&lt;/secondary-title&gt;&lt;/titles&gt;&lt;periodical&gt;&lt;full-title&gt;BMJ&lt;/full-title&gt;&lt;/periodical&gt;&lt;pages&gt;1-9&lt;/pages&gt;&lt;volume&gt;343:d5928&lt;/volume&gt;&lt;dates&gt;&lt;year&gt;2011&lt;/year&gt;&lt;/dates&gt;&lt;urls&gt;&lt;related-urls&gt;&lt;url&gt;http://www.bmj.com/content/343/bmj.d5928&lt;/url&gt;&lt;/related-urls&gt;&lt;/urls&gt;&lt;/record&gt;&lt;/Cite&gt;&lt;/EndNote&gt;</w:instrText>
            </w:r>
            <w:r w:rsidR="005B5949">
              <w:fldChar w:fldCharType="separate"/>
            </w:r>
            <w:r w:rsidR="003C2184">
              <w:rPr>
                <w:noProof/>
              </w:rPr>
              <w:t>(1)</w:t>
            </w:r>
            <w:r w:rsidR="005B5949">
              <w:fldChar w:fldCharType="end"/>
            </w:r>
          </w:p>
        </w:tc>
        <w:tc>
          <w:tcPr>
            <w:tcW w:w="5103" w:type="dxa"/>
          </w:tcPr>
          <w:p w14:paraId="60EF1C5B" w14:textId="77777777" w:rsidR="00D955F6" w:rsidRDefault="00D955F6">
            <w:pPr>
              <w:ind w:left="170" w:hanging="170"/>
            </w:pPr>
            <w:r>
              <w:t xml:space="preserve">● Selection bias (selection &amp; allocation of participants) </w:t>
            </w:r>
          </w:p>
          <w:p w14:paraId="501FA8D2" w14:textId="77777777" w:rsidR="00D955F6" w:rsidRDefault="00D955F6">
            <w:pPr>
              <w:ind w:left="170" w:hanging="170"/>
            </w:pPr>
            <w:r>
              <w:t>● Performance bias (deviations from intended interventions)</w:t>
            </w:r>
          </w:p>
          <w:p w14:paraId="699C715B" w14:textId="77777777" w:rsidR="00D955F6" w:rsidRDefault="00D955F6">
            <w:pPr>
              <w:ind w:left="170" w:hanging="170"/>
            </w:pPr>
            <w:r>
              <w:t>● Detection bias (measurement of the outcome)</w:t>
            </w:r>
          </w:p>
          <w:p w14:paraId="31B58D92" w14:textId="77777777" w:rsidR="00D955F6" w:rsidRDefault="00D955F6">
            <w:pPr>
              <w:ind w:left="170" w:hanging="170"/>
            </w:pPr>
            <w:r>
              <w:t>● Attrition bias (missing outcome data)</w:t>
            </w:r>
          </w:p>
          <w:p w14:paraId="1D04E7E4" w14:textId="77777777" w:rsidR="00D955F6" w:rsidRDefault="00D955F6">
            <w:pPr>
              <w:ind w:left="170" w:hanging="170"/>
            </w:pPr>
            <w:r>
              <w:t>● Reporting bias (selection of the outcome and/or reported result)</w:t>
            </w:r>
          </w:p>
        </w:tc>
      </w:tr>
      <w:tr w:rsidR="00D955F6" w14:paraId="5A1B4092" w14:textId="77777777" w:rsidTr="00D955F6">
        <w:tc>
          <w:tcPr>
            <w:tcW w:w="1950" w:type="dxa"/>
            <w:vMerge/>
          </w:tcPr>
          <w:p w14:paraId="34A1F707" w14:textId="77777777" w:rsidR="00D955F6" w:rsidRDefault="00D955F6">
            <w:pPr>
              <w:widowControl w:val="0"/>
              <w:pBdr>
                <w:top w:val="nil"/>
                <w:left w:val="nil"/>
                <w:bottom w:val="nil"/>
                <w:right w:val="nil"/>
                <w:between w:val="nil"/>
              </w:pBdr>
              <w:spacing w:line="276" w:lineRule="auto"/>
            </w:pPr>
          </w:p>
        </w:tc>
        <w:tc>
          <w:tcPr>
            <w:tcW w:w="2977" w:type="dxa"/>
          </w:tcPr>
          <w:p w14:paraId="448EA68D" w14:textId="2443A165" w:rsidR="00D955F6" w:rsidRDefault="00D955F6">
            <w:r>
              <w:t>Cochrane RoB</w:t>
            </w:r>
            <w:r w:rsidR="004F3052">
              <w:t>2</w:t>
            </w:r>
            <w:r>
              <w:t xml:space="preserve"> tool </w:t>
            </w:r>
            <w:r w:rsidR="005B5949">
              <w:fldChar w:fldCharType="begin"/>
            </w:r>
            <w:r w:rsidR="003C2184">
              <w:instrText xml:space="preserve"> ADDIN EN.CITE &lt;EndNote&gt;&lt;Cite&gt;&lt;Author&gt;Higgins JPT&lt;/Author&gt;&lt;Year&gt;2019&lt;/Year&gt;&lt;RecNum&gt;148&lt;/RecNum&gt;&lt;DisplayText&gt;(2)&lt;/DisplayText&gt;&lt;record&gt;&lt;rec-number&gt;148&lt;/rec-number&gt;&lt;foreign-keys&gt;&lt;key app="EN" db-id="ztwwrt5080xtwlewxvlpwvaesa202awdxsdf" timestamp="1550852177"&gt;148&lt;/key&gt;&lt;/foreign-keys&gt;&lt;ref-type name="Report"&gt;27&lt;/ref-type&gt;&lt;contributors&gt;&lt;authors&gt;&lt;author&gt;Higgins JPT,&lt;/author&gt;&lt;author&gt;&lt;style face="normal" font="default" size="100%"&gt;Savovi&lt;/style&gt;&lt;style face="normal" font="default" charset="238" size="100%"&gt;ć&lt;/style&gt;&lt;style face="normal" font="default" size="100%"&gt; J,&lt;/style&gt;&lt;/author&gt;&lt;author&gt;Page MJ,&lt;/author&gt;&lt;author&gt;Sterne JAC,&lt;/author&gt;&lt;author&gt;Hróbjartsson A, &lt;/author&gt;&lt;author&gt;Boutron I, &lt;/author&gt;&lt;author&gt;Reeves B, &lt;/author&gt;&lt;author&gt;Eldridge S, &lt;/author&gt;&lt;/authors&gt;&lt;/contributors&gt;&lt;titles&gt;&lt;title&gt;Revised Cochrane risk-of-bias tool for randomized trials (RoB 2)&lt;/title&gt;&lt;/titles&gt;&lt;pages&gt;1-69&lt;/pages&gt;&lt;dates&gt;&lt;year&gt;2019&lt;/year&gt;&lt;/dates&gt;&lt;publisher&gt;Cochrane Methods Goup&lt;/publisher&gt;&lt;urls&gt;&lt;/urls&gt;&lt;electronic-resource-num&gt;https://sites.google.com/site/riskofbiastool/welcome/rob-2-0-tool/current-version-of-rob-2&lt;/electronic-resource-num&gt;&lt;/record&gt;&lt;/Cite&gt;&lt;/EndNote&gt;</w:instrText>
            </w:r>
            <w:r w:rsidR="005B5949">
              <w:fldChar w:fldCharType="separate"/>
            </w:r>
            <w:r w:rsidR="003C2184">
              <w:rPr>
                <w:noProof/>
              </w:rPr>
              <w:t>(2)</w:t>
            </w:r>
            <w:r w:rsidR="005B5949">
              <w:fldChar w:fldCharType="end"/>
            </w:r>
          </w:p>
        </w:tc>
        <w:tc>
          <w:tcPr>
            <w:tcW w:w="5103" w:type="dxa"/>
          </w:tcPr>
          <w:p w14:paraId="2F98555A" w14:textId="77777777" w:rsidR="00D955F6" w:rsidRDefault="00D955F6">
            <w:r>
              <w:t xml:space="preserve">● The randomisation process </w:t>
            </w:r>
          </w:p>
          <w:p w14:paraId="020F2747" w14:textId="77777777" w:rsidR="00D955F6" w:rsidRDefault="00D955F6">
            <w:r>
              <w:t xml:space="preserve">● Baseline confounding </w:t>
            </w:r>
          </w:p>
          <w:p w14:paraId="1A629082" w14:textId="77777777" w:rsidR="00D955F6" w:rsidRDefault="00D955F6">
            <w:r>
              <w:t>● Deviations from intended interventions</w:t>
            </w:r>
          </w:p>
          <w:p w14:paraId="524E8A2B" w14:textId="77777777" w:rsidR="00D955F6" w:rsidRDefault="00D955F6">
            <w:r>
              <w:t xml:space="preserve">● Measurement of the outcome </w:t>
            </w:r>
          </w:p>
          <w:p w14:paraId="2A177448" w14:textId="77777777" w:rsidR="00D955F6" w:rsidRDefault="00D955F6">
            <w:r>
              <w:t xml:space="preserve">● Missing outcome data </w:t>
            </w:r>
          </w:p>
          <w:p w14:paraId="60D4ADC5" w14:textId="77777777" w:rsidR="00D955F6" w:rsidRDefault="00D955F6">
            <w:r>
              <w:t>● Selection of the reported result</w:t>
            </w:r>
          </w:p>
        </w:tc>
      </w:tr>
      <w:tr w:rsidR="00D955F6" w14:paraId="4066BEC3" w14:textId="77777777" w:rsidTr="00D955F6">
        <w:tc>
          <w:tcPr>
            <w:tcW w:w="1950" w:type="dxa"/>
            <w:vMerge/>
          </w:tcPr>
          <w:p w14:paraId="6289115B" w14:textId="77777777" w:rsidR="00D955F6" w:rsidRDefault="00D955F6">
            <w:pPr>
              <w:widowControl w:val="0"/>
              <w:pBdr>
                <w:top w:val="nil"/>
                <w:left w:val="nil"/>
                <w:bottom w:val="nil"/>
                <w:right w:val="nil"/>
                <w:between w:val="nil"/>
              </w:pBdr>
              <w:spacing w:line="276" w:lineRule="auto"/>
            </w:pPr>
          </w:p>
        </w:tc>
        <w:tc>
          <w:tcPr>
            <w:tcW w:w="2977" w:type="dxa"/>
          </w:tcPr>
          <w:p w14:paraId="3F6BB49D" w14:textId="3A04D592" w:rsidR="00D955F6" w:rsidRDefault="00D955F6">
            <w:r>
              <w:t xml:space="preserve">Cochrane EPOC checklist </w:t>
            </w:r>
            <w:r w:rsidR="005B5949">
              <w:fldChar w:fldCharType="begin"/>
            </w:r>
            <w:r w:rsidR="003C2184">
              <w:instrText xml:space="preserve"> ADDIN EN.CITE &lt;EndNote&gt;&lt;Cite&gt;&lt;Author&gt;Cochrane Effective Practice and Organisation of Care (EPOC)&lt;/Author&gt;&lt;Year&gt;2017&lt;/Year&gt;&lt;RecNum&gt;213&lt;/RecNum&gt;&lt;DisplayText&gt;(3)&lt;/DisplayText&gt;&lt;record&gt;&lt;rec-number&gt;213&lt;/rec-number&gt;&lt;foreign-keys&gt;&lt;key app="EN" db-id="ztwwrt5080xtwlewxvlpwvaesa202awdxsdf" timestamp="1612803722"&gt;213&lt;/key&gt;&lt;/foreign-keys&gt;&lt;ref-type name="Report"&gt;27&lt;/ref-type&gt;&lt;contributors&gt;&lt;authors&gt;&lt;author&gt;Cochrane Effective Practice and Organisation of Care (EPOC),&lt;/author&gt;&lt;/authors&gt;&lt;/contributors&gt;&lt;titles&gt;&lt;title&gt;Suggested risk of bias criteria for EPOC reviews &lt;/title&gt;&lt;secondary-title&gt;EPOC Resources for review authors&lt;/secondary-title&gt;&lt;/titles&gt;&lt;pages&gt;1-4&lt;/pages&gt;&lt;dates&gt;&lt;year&gt;2017&lt;/year&gt;&lt;/dates&gt;&lt;urls&gt;&lt;related-urls&gt;&lt;url&gt;epoc.cochrane.org/resources/epoc-resources-review-authors&lt;/url&gt;&lt;/related-urls&gt;&lt;/urls&gt;&lt;/record&gt;&lt;/Cite&gt;&lt;/EndNote&gt;</w:instrText>
            </w:r>
            <w:r w:rsidR="005B5949">
              <w:fldChar w:fldCharType="separate"/>
            </w:r>
            <w:r w:rsidR="003C2184">
              <w:rPr>
                <w:noProof/>
              </w:rPr>
              <w:t>(3)</w:t>
            </w:r>
            <w:r w:rsidR="005B5949">
              <w:fldChar w:fldCharType="end"/>
            </w:r>
          </w:p>
        </w:tc>
        <w:tc>
          <w:tcPr>
            <w:tcW w:w="5103" w:type="dxa"/>
          </w:tcPr>
          <w:p w14:paraId="21FCBBBC" w14:textId="77777777" w:rsidR="00D955F6" w:rsidRDefault="00D955F6">
            <w:r>
              <w:t>● Random sequence generation</w:t>
            </w:r>
          </w:p>
          <w:p w14:paraId="77BAE6D2" w14:textId="77777777" w:rsidR="00D955F6" w:rsidRDefault="00D955F6">
            <w:r>
              <w:t>● Allocation concealment</w:t>
            </w:r>
          </w:p>
          <w:p w14:paraId="58360A16" w14:textId="77777777" w:rsidR="00D955F6" w:rsidRDefault="00D955F6">
            <w:r>
              <w:t>● Baseline outcome measurements similar</w:t>
            </w:r>
          </w:p>
          <w:p w14:paraId="2C2DDB50" w14:textId="77777777" w:rsidR="00D955F6" w:rsidRDefault="00D955F6">
            <w:r>
              <w:t>● Baseline characteristics similar</w:t>
            </w:r>
          </w:p>
          <w:p w14:paraId="7643666C" w14:textId="77777777" w:rsidR="00D955F6" w:rsidRDefault="00D955F6">
            <w:r>
              <w:t xml:space="preserve">● Incomplete outcome data </w:t>
            </w:r>
          </w:p>
          <w:p w14:paraId="12BD3FB0" w14:textId="77777777" w:rsidR="00D955F6" w:rsidRDefault="00D955F6">
            <w:pPr>
              <w:ind w:left="170" w:hanging="170"/>
            </w:pPr>
            <w:r>
              <w:t>● Knowledge of the allocated interventions adequately prevented during the study</w:t>
            </w:r>
          </w:p>
          <w:p w14:paraId="0140FF8F" w14:textId="77777777" w:rsidR="00D955F6" w:rsidRDefault="00D955F6">
            <w:pPr>
              <w:ind w:left="170" w:hanging="170"/>
            </w:pPr>
            <w:r>
              <w:t>● Protection against contamination</w:t>
            </w:r>
          </w:p>
          <w:p w14:paraId="3598C267" w14:textId="77777777" w:rsidR="00D955F6" w:rsidRDefault="00D955F6">
            <w:pPr>
              <w:ind w:left="170" w:hanging="170"/>
            </w:pPr>
            <w:r>
              <w:t>● Selective outcome reporting</w:t>
            </w:r>
          </w:p>
        </w:tc>
      </w:tr>
      <w:tr w:rsidR="00D955F6" w14:paraId="4986A388" w14:textId="77777777" w:rsidTr="00D955F6">
        <w:tc>
          <w:tcPr>
            <w:tcW w:w="1950" w:type="dxa"/>
            <w:vMerge/>
          </w:tcPr>
          <w:p w14:paraId="40B11FDF" w14:textId="77777777" w:rsidR="00D955F6" w:rsidRDefault="00D955F6">
            <w:pPr>
              <w:widowControl w:val="0"/>
              <w:pBdr>
                <w:top w:val="nil"/>
                <w:left w:val="nil"/>
                <w:bottom w:val="nil"/>
                <w:right w:val="nil"/>
                <w:between w:val="nil"/>
              </w:pBdr>
              <w:spacing w:line="276" w:lineRule="auto"/>
            </w:pPr>
          </w:p>
        </w:tc>
        <w:tc>
          <w:tcPr>
            <w:tcW w:w="2977" w:type="dxa"/>
          </w:tcPr>
          <w:p w14:paraId="66209077" w14:textId="57E2C38F" w:rsidR="00D955F6" w:rsidRDefault="00D955F6">
            <w:r>
              <w:t xml:space="preserve">NIH tool for controlled intervention studies </w:t>
            </w:r>
            <w:r w:rsidR="005B5949">
              <w:fldChar w:fldCharType="begin"/>
            </w:r>
            <w:r w:rsidR="003C2184">
              <w:instrText xml:space="preserve"> ADDIN EN.CITE &lt;EndNote&gt;&lt;Cite&gt;&lt;Author&gt;National Institutes of Health (NIH)&lt;/Author&gt;&lt;Year&gt;2014&lt;/Year&gt;&lt;RecNum&gt;214&lt;/RecNum&gt;&lt;DisplayText&gt;(4)&lt;/DisplayText&gt;&lt;record&gt;&lt;rec-number&gt;214&lt;/rec-number&gt;&lt;foreign-keys&gt;&lt;key app="EN" db-id="ztwwrt5080xtwlewxvlpwvaesa202awdxsdf" timestamp="1613931271"&gt;214&lt;/key&gt;&lt;/foreign-keys&gt;&lt;ref-type name="Web Page"&gt;12&lt;/ref-type&gt;&lt;contributors&gt;&lt;authors&gt;&lt;author&gt;National Institutes of Health (NIH),&lt;/author&gt;&lt;/authors&gt;&lt;/contributors&gt;&lt;titles&gt;&lt;title&gt;Study quality assessment tools&lt;/title&gt;&lt;/titles&gt;&lt;dates&gt;&lt;year&gt;2014&lt;/year&gt;&lt;/dates&gt;&lt;urls&gt;&lt;related-urls&gt;&lt;url&gt;https://www.nhlbi.nih.gov/health-topics/study-quality-assessment-tools&lt;/url&gt;&lt;/related-urls&gt;&lt;/urls&gt;&lt;/record&gt;&lt;/Cite&gt;&lt;/EndNote&gt;</w:instrText>
            </w:r>
            <w:r w:rsidR="005B5949">
              <w:fldChar w:fldCharType="separate"/>
            </w:r>
            <w:r w:rsidR="003C2184">
              <w:rPr>
                <w:noProof/>
              </w:rPr>
              <w:t>(4)</w:t>
            </w:r>
            <w:r w:rsidR="005B5949">
              <w:fldChar w:fldCharType="end"/>
            </w:r>
          </w:p>
        </w:tc>
        <w:tc>
          <w:tcPr>
            <w:tcW w:w="5103" w:type="dxa"/>
          </w:tcPr>
          <w:p w14:paraId="0A531900" w14:textId="77777777" w:rsidR="00D955F6" w:rsidRDefault="00D955F6">
            <w:r>
              <w:t xml:space="preserve">● Baseline similarity of groups </w:t>
            </w:r>
          </w:p>
          <w:p w14:paraId="30F2BA77" w14:textId="77777777" w:rsidR="00D955F6" w:rsidRDefault="00D955F6">
            <w:r>
              <w:t xml:space="preserve">● Random sequence generation </w:t>
            </w:r>
          </w:p>
          <w:p w14:paraId="6AE83A2C" w14:textId="77777777" w:rsidR="00D955F6" w:rsidRDefault="00D955F6">
            <w:r>
              <w:t xml:space="preserve">● Allocation concealment </w:t>
            </w:r>
          </w:p>
          <w:p w14:paraId="6A0CAD1B" w14:textId="77777777" w:rsidR="00D955F6" w:rsidRDefault="00D955F6">
            <w:r>
              <w:t xml:space="preserve">● Participant and investigator blinding </w:t>
            </w:r>
          </w:p>
          <w:p w14:paraId="0359E038" w14:textId="77777777" w:rsidR="00D955F6" w:rsidRDefault="00D955F6">
            <w:r>
              <w:t xml:space="preserve">● Outcome assessor blinding </w:t>
            </w:r>
          </w:p>
          <w:p w14:paraId="29FB7E0A" w14:textId="77777777" w:rsidR="00D955F6" w:rsidRDefault="00D955F6">
            <w:r>
              <w:t>● Dropout (including intention to treat and crossover)</w:t>
            </w:r>
          </w:p>
          <w:p w14:paraId="301F1A3A" w14:textId="77777777" w:rsidR="00D955F6" w:rsidRDefault="00D955F6">
            <w:r>
              <w:t>● Confounding with other interventions</w:t>
            </w:r>
          </w:p>
          <w:p w14:paraId="343DFFAF" w14:textId="77777777" w:rsidR="00D955F6" w:rsidRDefault="00D955F6">
            <w:r>
              <w:t>● Outcome measures assessment</w:t>
            </w:r>
          </w:p>
        </w:tc>
      </w:tr>
      <w:tr w:rsidR="003C2184" w14:paraId="373B8DAA" w14:textId="77777777" w:rsidTr="00D955F6">
        <w:tc>
          <w:tcPr>
            <w:tcW w:w="1950" w:type="dxa"/>
          </w:tcPr>
          <w:p w14:paraId="1A38B28E" w14:textId="2EFB60D2" w:rsidR="003C2184" w:rsidRDefault="003C2184" w:rsidP="003C2184">
            <w:pPr>
              <w:rPr>
                <w:b/>
              </w:rPr>
            </w:pPr>
            <w:r>
              <w:rPr>
                <w:b/>
              </w:rPr>
              <w:t>Randomised and non-randomised comparative environmental studies</w:t>
            </w:r>
          </w:p>
        </w:tc>
        <w:tc>
          <w:tcPr>
            <w:tcW w:w="2977" w:type="dxa"/>
          </w:tcPr>
          <w:p w14:paraId="0C26B34D" w14:textId="7CBE23BD" w:rsidR="003C2184" w:rsidRPr="00A57C59" w:rsidRDefault="003C2184" w:rsidP="003C2184">
            <w:r>
              <w:t xml:space="preserve">CEE critical appraisal tool (prototype) </w:t>
            </w:r>
            <w:r>
              <w:fldChar w:fldCharType="begin"/>
            </w:r>
            <w:r>
              <w:instrText xml:space="preserve"> ADDIN EN.CITE &lt;EndNote&gt;&lt;Cite&gt;&lt;Author&gt;CEE (Collaboration for Environmental Evidence)&lt;/Author&gt;&lt;Year&gt;2021&lt;/Year&gt;&lt;RecNum&gt;257&lt;/RecNum&gt;&lt;DisplayText&gt;(5)&lt;/DisplayText&gt;&lt;record&gt;&lt;rec-number&gt;257&lt;/rec-number&gt;&lt;foreign-keys&gt;&lt;key app="EN" db-id="ztwwrt5080xtwlewxvlpwvaesa202awdxsdf" timestamp="1641247977"&gt;257&lt;/key&gt;&lt;/foreign-keys&gt;&lt;ref-type name="Web Page"&gt;12&lt;/ref-type&gt;&lt;contributors&gt;&lt;authors&gt;&lt;author&gt;CEE (Collaboration for Environmental Evidence),&lt;/author&gt;&lt;/authors&gt;&lt;/contributors&gt;&lt;titles&gt;&lt;title&gt;Collaboration for Environmental Evidence Critical Appraisal Tool Version 0.3 (Prototype)&lt;/title&gt;&lt;/titles&gt;&lt;dates&gt;&lt;year&gt;2021&lt;/year&gt;&lt;/dates&gt;&lt;urls&gt;&lt;related-urls&gt;&lt;url&gt;https://environmentalevidence.org/cee-critical-appraisal-tool/&lt;/url&gt;&lt;/related-urls&gt;&lt;/urls&gt;&lt;/record&gt;&lt;/Cite&gt;&lt;/EndNote&gt;</w:instrText>
            </w:r>
            <w:r>
              <w:fldChar w:fldCharType="separate"/>
            </w:r>
            <w:r>
              <w:rPr>
                <w:noProof/>
              </w:rPr>
              <w:t>(5)</w:t>
            </w:r>
            <w:r>
              <w:fldChar w:fldCharType="end"/>
            </w:r>
          </w:p>
        </w:tc>
        <w:tc>
          <w:tcPr>
            <w:tcW w:w="5103" w:type="dxa"/>
          </w:tcPr>
          <w:p w14:paraId="256E067E" w14:textId="77777777" w:rsidR="003C2184" w:rsidRDefault="003C2184" w:rsidP="003C2184">
            <w:r>
              <w:t>● Confounding</w:t>
            </w:r>
          </w:p>
          <w:p w14:paraId="08FBDAEE" w14:textId="77777777" w:rsidR="003C2184" w:rsidRDefault="003C2184" w:rsidP="003C2184">
            <w:r>
              <w:t>● Post-intervention/selection biases</w:t>
            </w:r>
          </w:p>
          <w:p w14:paraId="410A970E" w14:textId="77777777" w:rsidR="003C2184" w:rsidRDefault="003C2184" w:rsidP="003C2184">
            <w:r w:rsidRPr="004F3052">
              <w:t xml:space="preserve">● Misclassified comparison biases </w:t>
            </w:r>
            <w:r>
              <w:t xml:space="preserve">in observational </w:t>
            </w:r>
          </w:p>
          <w:p w14:paraId="4E51CF93" w14:textId="77777777" w:rsidR="003C2184" w:rsidRDefault="003C2184" w:rsidP="003C2184">
            <w:r>
              <w:t xml:space="preserve">    studies </w:t>
            </w:r>
            <w:r w:rsidRPr="004F3052">
              <w:t>(deviation from</w:t>
            </w:r>
          </w:p>
          <w:p w14:paraId="33950BED" w14:textId="77777777" w:rsidR="003C2184" w:rsidRDefault="003C2184" w:rsidP="003C2184">
            <w:r>
              <w:t xml:space="preserve">  </w:t>
            </w:r>
            <w:r w:rsidRPr="004F3052">
              <w:t xml:space="preserve"> exposure)</w:t>
            </w:r>
          </w:p>
          <w:p w14:paraId="77F74E8C" w14:textId="77777777" w:rsidR="003C2184" w:rsidRDefault="003C2184" w:rsidP="003C2184">
            <w:r>
              <w:t>● Performance biases in experimental studies</w:t>
            </w:r>
          </w:p>
          <w:p w14:paraId="658D4DB0" w14:textId="77777777" w:rsidR="003C2184" w:rsidRDefault="003C2184" w:rsidP="003C2184">
            <w:r>
              <w:t xml:space="preserve">   (deviation from intervention)</w:t>
            </w:r>
          </w:p>
          <w:p w14:paraId="78EA4A73" w14:textId="77777777" w:rsidR="003C2184" w:rsidRDefault="003C2184" w:rsidP="003C2184">
            <w:r>
              <w:t xml:space="preserve">● Detection biases </w:t>
            </w:r>
          </w:p>
          <w:p w14:paraId="4F372519" w14:textId="77777777" w:rsidR="003C2184" w:rsidRDefault="003C2184" w:rsidP="003C2184">
            <w:r>
              <w:t>● Outcome reporting biases</w:t>
            </w:r>
          </w:p>
          <w:p w14:paraId="11970BB9" w14:textId="77777777" w:rsidR="003C2184" w:rsidRDefault="003C2184" w:rsidP="003C2184">
            <w:r>
              <w:t xml:space="preserve">● Outcome assessment biases (biases in statistical </w:t>
            </w:r>
          </w:p>
          <w:p w14:paraId="43B94FEA" w14:textId="6AA9714D" w:rsidR="003C2184" w:rsidRDefault="003C2184" w:rsidP="003C2184">
            <w:r>
              <w:t xml:space="preserve">    methods)</w:t>
            </w:r>
          </w:p>
        </w:tc>
      </w:tr>
      <w:tr w:rsidR="004F3052" w14:paraId="6C0F34C5" w14:textId="77777777" w:rsidTr="00D955F6">
        <w:tc>
          <w:tcPr>
            <w:tcW w:w="1950" w:type="dxa"/>
          </w:tcPr>
          <w:p w14:paraId="1EA40E2F" w14:textId="2617C9C0" w:rsidR="004F3052" w:rsidRDefault="004F3052" w:rsidP="004F3052">
            <w:pPr>
              <w:rPr>
                <w:b/>
              </w:rPr>
            </w:pPr>
            <w:r>
              <w:rPr>
                <w:b/>
              </w:rPr>
              <w:t>Non-randomised studies of interventions</w:t>
            </w:r>
          </w:p>
        </w:tc>
        <w:tc>
          <w:tcPr>
            <w:tcW w:w="2977" w:type="dxa"/>
          </w:tcPr>
          <w:p w14:paraId="16C0DCA5" w14:textId="0878AC80" w:rsidR="004F3052" w:rsidRDefault="004F3052" w:rsidP="004F3052">
            <w:r>
              <w:t xml:space="preserve">Cochrane ROBINS-I tool  </w:t>
            </w:r>
            <w:r>
              <w:fldChar w:fldCharType="begin"/>
            </w:r>
            <w:r w:rsidR="003C2184">
              <w:instrText xml:space="preserve"> ADDIN EN.CITE &lt;EndNote&gt;&lt;Cite&gt;&lt;Author&gt;Sterne&lt;/Author&gt;&lt;Year&gt;2016&lt;/Year&gt;&lt;RecNum&gt;94&lt;/RecNum&gt;&lt;DisplayText&gt;(6)&lt;/DisplayText&gt;&lt;record&gt;&lt;rec-number&gt;94&lt;/rec-number&gt;&lt;foreign-keys&gt;&lt;key app="EN" db-id="ztwwrt5080xtwlewxvlpwvaesa202awdxsdf" timestamp="1511797576"&gt;94&lt;/key&gt;&lt;/foreign-keys&gt;&lt;ref-type name="Journal Article"&gt;17&lt;/ref-type&gt;&lt;contributors&gt;&lt;authors&gt;&lt;author&gt;Sterne, JAC,&lt;/author&gt;&lt;author&gt;Hernán, MA,&lt;/author&gt;&lt;author&gt;Reeves, BC,&lt;/author&gt;&lt;author&gt;Savovíc, J,&lt;/author&gt;&lt;author&gt;Berkman, ND,&lt;/author&gt;&lt;author&gt;Viswanathan, M,&lt;/author&gt;&lt;author&gt;et al.&lt;/author&gt;&lt;/authors&gt;&lt;/contributors&gt;&lt;titles&gt;&lt;title&gt;ROBINS-I: a tool for assessing risk of bias in non-randomised studies of interventions&lt;/title&gt;&lt;secondary-title&gt;BMJ&lt;/secondary-title&gt;&lt;/titles&gt;&lt;periodical&gt;&lt;full-title&gt;BMJ&lt;/full-title&gt;&lt;/periodical&gt;&lt;pages&gt;1-7&lt;/pages&gt;&lt;volume&gt;355:i4919&lt;/volume&gt;&lt;dates&gt;&lt;year&gt;2016&lt;/year&gt;&lt;/dates&gt;&lt;urls&gt;&lt;related-urls&gt;&lt;url&gt;http://www.bmj.com/content/bmj/355/bmj.i4919.full.pdf&lt;/url&gt;&lt;/related-urls&gt;&lt;/urls&gt;&lt;/record&gt;&lt;/Cite&gt;&lt;/EndNote&gt;</w:instrText>
            </w:r>
            <w:r>
              <w:fldChar w:fldCharType="separate"/>
            </w:r>
            <w:r w:rsidR="003C2184">
              <w:rPr>
                <w:noProof/>
              </w:rPr>
              <w:t>(6)</w:t>
            </w:r>
            <w:r>
              <w:fldChar w:fldCharType="end"/>
            </w:r>
            <w:r>
              <w:t xml:space="preserve"> </w:t>
            </w:r>
          </w:p>
        </w:tc>
        <w:tc>
          <w:tcPr>
            <w:tcW w:w="5103" w:type="dxa"/>
          </w:tcPr>
          <w:p w14:paraId="47A54FAA" w14:textId="77777777" w:rsidR="004F3052" w:rsidRDefault="004F3052" w:rsidP="004F3052">
            <w:r>
              <w:t xml:space="preserve">● Confounding </w:t>
            </w:r>
          </w:p>
          <w:p w14:paraId="159AAA48" w14:textId="2C4AAB95" w:rsidR="004F3052" w:rsidRDefault="004F3052" w:rsidP="004F3052">
            <w:r>
              <w:t>● Selection of participants</w:t>
            </w:r>
          </w:p>
          <w:p w14:paraId="3FD6300B" w14:textId="77777777" w:rsidR="00AB69DD" w:rsidRDefault="004F3052" w:rsidP="004F3052">
            <w:r>
              <w:t>● Deviations from intended interventions</w:t>
            </w:r>
          </w:p>
          <w:p w14:paraId="698343AD" w14:textId="142E33AA" w:rsidR="004F3052" w:rsidRDefault="00AB69DD" w:rsidP="004F3052">
            <w:r>
              <w:t xml:space="preserve">   (includes performance bias in experimental studies)</w:t>
            </w:r>
          </w:p>
          <w:p w14:paraId="6BC8348A" w14:textId="77777777" w:rsidR="004F3052" w:rsidRDefault="004F3052" w:rsidP="004F3052">
            <w:r>
              <w:t xml:space="preserve">● Measurement of the outcome </w:t>
            </w:r>
          </w:p>
          <w:p w14:paraId="7A947329" w14:textId="77777777" w:rsidR="004F3052" w:rsidRDefault="004F3052" w:rsidP="004F3052">
            <w:r>
              <w:t xml:space="preserve">● Missing outcome data </w:t>
            </w:r>
          </w:p>
          <w:p w14:paraId="7FDD68EC" w14:textId="4B80B0C9" w:rsidR="004F3052" w:rsidRDefault="004F3052" w:rsidP="00AB69DD">
            <w:r>
              <w:t>● Selection of the reported result</w:t>
            </w:r>
          </w:p>
        </w:tc>
      </w:tr>
      <w:tr w:rsidR="00751E31" w14:paraId="732B7885" w14:textId="77777777" w:rsidTr="00D955F6">
        <w:tc>
          <w:tcPr>
            <w:tcW w:w="1950" w:type="dxa"/>
          </w:tcPr>
          <w:p w14:paraId="4D3C72C5" w14:textId="77777777" w:rsidR="00751E31" w:rsidRDefault="00751E31">
            <w:pPr>
              <w:rPr>
                <w:b/>
              </w:rPr>
            </w:pPr>
            <w:r>
              <w:rPr>
                <w:b/>
              </w:rPr>
              <w:lastRenderedPageBreak/>
              <w:t>Human experi-mental study</w:t>
            </w:r>
          </w:p>
        </w:tc>
        <w:tc>
          <w:tcPr>
            <w:tcW w:w="2977" w:type="dxa"/>
          </w:tcPr>
          <w:p w14:paraId="230BCBA8" w14:textId="2A804C3B" w:rsidR="00751E31" w:rsidRPr="00A57C59" w:rsidRDefault="00751E31" w:rsidP="00751E31">
            <w:r w:rsidRPr="00A57C59">
              <w:t>OHAT (2015</w:t>
            </w:r>
            <w:r>
              <w:t>, 2019</w:t>
            </w:r>
            <w:r w:rsidRPr="00A57C59">
              <w:t xml:space="preserve">) </w:t>
            </w:r>
            <w:r>
              <w:fldChar w:fldCharType="begin"/>
            </w:r>
            <w:r w:rsidR="003C2184">
              <w:instrText xml:space="preserve"> ADDIN EN.CITE &lt;EndNote&gt;&lt;Cite&gt;&lt;Author&gt;National Toxicology Program US Department of Health and Human Services&lt;/Author&gt;&lt;Year&gt;2019&lt;/Year&gt;&lt;RecNum&gt;215&lt;/RecNum&gt;&lt;DisplayText&gt;(7, 8)&lt;/DisplayText&gt;&lt;record&gt;&lt;rec-number&gt;215&lt;/rec-number&gt;&lt;foreign-keys&gt;&lt;key app="EN" db-id="ztwwrt5080xtwlewxvlpwvaesa202awdxsdf" timestamp="1633209927"&gt;215&lt;/key&gt;&lt;/foreign-keys&gt;&lt;ref-type name="Report"&gt;27&lt;/ref-type&gt;&lt;contributors&gt;&lt;authors&gt;&lt;author&gt;National Toxicology Program US Department of Health and Human Services,&lt;/author&gt;&lt;/authors&gt;&lt;/contributors&gt;&lt;titles&gt;&lt;title&gt;Handbook for Conducting a Literature-Based Health Assessment Using OHAT Approach for Systematic Review and Evidence Integration&lt;/title&gt;&lt;/titles&gt;&lt;pages&gt;1-101&lt;/pages&gt;&lt;dates&gt;&lt;year&gt;2019&lt;/year&gt;&lt;/dates&gt;&lt;publisher&gt;Office of Health Assessment and Translation (OHAT), Division of the National Toxicology Program, National Institute of Environmental Health Sciences&lt;/publisher&gt;&lt;urls&gt;&lt;related-urls&gt;&lt;url&gt;https://ntp.niehs.nih.gov/ntp/ohat/pubs/handbookmarch2019_508.pdf&lt;/url&gt;&lt;/related-urls&gt;&lt;/urls&gt;&lt;/record&gt;&lt;/Cite&gt;&lt;Cite&gt;&lt;Author&gt;OHAT (Office of Health Assessment and Translation)&lt;/Author&gt;&lt;Year&gt;2015&lt;/Year&gt;&lt;RecNum&gt;16&lt;/RecNum&gt;&lt;record&gt;&lt;rec-number&gt;16&lt;/rec-number&gt;&lt;foreign-keys&gt;&lt;key app="EN" db-id="ztwwrt5080xtwlewxvlpwvaesa202awdxsdf" timestamp="1510754550"&gt;16&lt;/key&gt;&lt;/foreign-keys&gt;&lt;ref-type name="Report"&gt;27&lt;/ref-type&gt;&lt;contributors&gt;&lt;authors&gt;&lt;author&gt;OHAT (Office of Health Assessment and Translation),&lt;/author&gt;&lt;/authors&gt;&lt;tertiary-authors&gt;&lt;author&gt;National Toxicology Program, US Department of Health and Human Services&lt;/author&gt;&lt;/tertiary-authors&gt;&lt;/contributors&gt;&lt;titles&gt;&lt;title&gt;Handbook for conducting a literature-based health assessment using OHAT approach for systematic review and evidence integration&lt;/title&gt;&lt;/titles&gt;&lt;pages&gt;1-94&lt;/pages&gt;&lt;dates&gt;&lt;year&gt;2015&lt;/year&gt;&lt;/dates&gt;&lt;urls&gt;&lt;/urls&gt;&lt;/record&gt;&lt;/Cite&gt;&lt;/EndNote&gt;</w:instrText>
            </w:r>
            <w:r>
              <w:fldChar w:fldCharType="separate"/>
            </w:r>
            <w:r w:rsidR="003C2184">
              <w:rPr>
                <w:noProof/>
              </w:rPr>
              <w:t>(7, 8)</w:t>
            </w:r>
            <w:r>
              <w:fldChar w:fldCharType="end"/>
            </w:r>
          </w:p>
          <w:p w14:paraId="1690A893" w14:textId="77777777" w:rsidR="00751E31" w:rsidRDefault="00751E31"/>
        </w:tc>
        <w:tc>
          <w:tcPr>
            <w:tcW w:w="5103" w:type="dxa"/>
          </w:tcPr>
          <w:p w14:paraId="469FE040" w14:textId="77777777" w:rsidR="00751E31" w:rsidRDefault="00751E31" w:rsidP="00751E31">
            <w:r>
              <w:t>● Selection bias</w:t>
            </w:r>
          </w:p>
          <w:p w14:paraId="7E6AD0B6" w14:textId="77777777" w:rsidR="00751E31" w:rsidRDefault="00751E31" w:rsidP="00751E31">
            <w:r>
              <w:t>● Performance bias</w:t>
            </w:r>
          </w:p>
          <w:p w14:paraId="62D5D1AC" w14:textId="77777777" w:rsidR="00751E31" w:rsidRDefault="00751E31" w:rsidP="00751E31">
            <w:r>
              <w:t>● Attrition/Exclusion bias</w:t>
            </w:r>
          </w:p>
          <w:p w14:paraId="3FD9A18E" w14:textId="77777777" w:rsidR="00751E31" w:rsidRDefault="00751E31" w:rsidP="00751E31">
            <w:r>
              <w:t>● Detection bias</w:t>
            </w:r>
          </w:p>
          <w:p w14:paraId="1B1797E9" w14:textId="77777777" w:rsidR="00751E31" w:rsidRDefault="00751E31" w:rsidP="00751E31">
            <w:r>
              <w:t>● Selective reporting bias</w:t>
            </w:r>
          </w:p>
        </w:tc>
      </w:tr>
      <w:tr w:rsidR="00D955F6" w14:paraId="6773C2D5" w14:textId="77777777" w:rsidTr="00D955F6">
        <w:tc>
          <w:tcPr>
            <w:tcW w:w="1950" w:type="dxa"/>
          </w:tcPr>
          <w:p w14:paraId="65BB6CF7" w14:textId="77777777" w:rsidR="00D955F6" w:rsidRDefault="00D955F6">
            <w:pPr>
              <w:rPr>
                <w:b/>
              </w:rPr>
            </w:pPr>
            <w:r>
              <w:rPr>
                <w:b/>
              </w:rPr>
              <w:t>Controlled before-after studies</w:t>
            </w:r>
          </w:p>
        </w:tc>
        <w:tc>
          <w:tcPr>
            <w:tcW w:w="2977" w:type="dxa"/>
          </w:tcPr>
          <w:p w14:paraId="62503A3D" w14:textId="531211FD" w:rsidR="00D955F6" w:rsidRDefault="00D955F6">
            <w:r>
              <w:t xml:space="preserve">Cochrane EPOC checklist </w:t>
            </w:r>
            <w:r w:rsidR="005B5949">
              <w:fldChar w:fldCharType="begin"/>
            </w:r>
            <w:r w:rsidR="003C2184">
              <w:instrText xml:space="preserve"> ADDIN EN.CITE &lt;EndNote&gt;&lt;Cite&gt;&lt;Author&gt;Cochrane Effective Practice and Organisation of Care (EPOC)&lt;/Author&gt;&lt;Year&gt;2017&lt;/Year&gt;&lt;RecNum&gt;213&lt;/RecNum&gt;&lt;DisplayText&gt;(3)&lt;/DisplayText&gt;&lt;record&gt;&lt;rec-number&gt;213&lt;/rec-number&gt;&lt;foreign-keys&gt;&lt;key app="EN" db-id="ztwwrt5080xtwlewxvlpwvaesa202awdxsdf" timestamp="1612803722"&gt;213&lt;/key&gt;&lt;/foreign-keys&gt;&lt;ref-type name="Report"&gt;27&lt;/ref-type&gt;&lt;contributors&gt;&lt;authors&gt;&lt;author&gt;Cochrane Effective Practice and Organisation of Care (EPOC),&lt;/author&gt;&lt;/authors&gt;&lt;/contributors&gt;&lt;titles&gt;&lt;title&gt;Suggested risk of bias criteria for EPOC reviews &lt;/title&gt;&lt;secondary-title&gt;EPOC Resources for review authors&lt;/secondary-title&gt;&lt;/titles&gt;&lt;pages&gt;1-4&lt;/pages&gt;&lt;dates&gt;&lt;year&gt;2017&lt;/year&gt;&lt;/dates&gt;&lt;urls&gt;&lt;related-urls&gt;&lt;url&gt;epoc.cochrane.org/resources/epoc-resources-review-authors&lt;/url&gt;&lt;/related-urls&gt;&lt;/urls&gt;&lt;/record&gt;&lt;/Cite&gt;&lt;/EndNote&gt;</w:instrText>
            </w:r>
            <w:r w:rsidR="005B5949">
              <w:fldChar w:fldCharType="separate"/>
            </w:r>
            <w:r w:rsidR="003C2184">
              <w:rPr>
                <w:noProof/>
              </w:rPr>
              <w:t>(3)</w:t>
            </w:r>
            <w:r w:rsidR="005B5949">
              <w:fldChar w:fldCharType="end"/>
            </w:r>
          </w:p>
        </w:tc>
        <w:tc>
          <w:tcPr>
            <w:tcW w:w="5103" w:type="dxa"/>
          </w:tcPr>
          <w:p w14:paraId="3AD70F53" w14:textId="77777777" w:rsidR="00D955F6" w:rsidRDefault="00D955F6">
            <w:r>
              <w:t xml:space="preserve">Same criteria as Cochrane EPOC criteria above for randomised controlled trials </w:t>
            </w:r>
          </w:p>
        </w:tc>
      </w:tr>
      <w:tr w:rsidR="00D955F6" w14:paraId="2FE07EE1" w14:textId="77777777" w:rsidTr="00D955F6">
        <w:tc>
          <w:tcPr>
            <w:tcW w:w="1950" w:type="dxa"/>
          </w:tcPr>
          <w:p w14:paraId="2A5C4A67" w14:textId="77777777" w:rsidR="00D955F6" w:rsidRDefault="00D955F6">
            <w:pPr>
              <w:rPr>
                <w:b/>
              </w:rPr>
            </w:pPr>
            <w:r>
              <w:rPr>
                <w:b/>
              </w:rPr>
              <w:t>Non-randomised trials</w:t>
            </w:r>
          </w:p>
        </w:tc>
        <w:tc>
          <w:tcPr>
            <w:tcW w:w="2977" w:type="dxa"/>
          </w:tcPr>
          <w:p w14:paraId="319F24F7" w14:textId="5CF53D16" w:rsidR="00D955F6" w:rsidRDefault="00D955F6">
            <w:r>
              <w:t xml:space="preserve">Cochrane EPOC checklist </w:t>
            </w:r>
            <w:r w:rsidR="005B5949">
              <w:fldChar w:fldCharType="begin"/>
            </w:r>
            <w:r w:rsidR="003C2184">
              <w:instrText xml:space="preserve"> ADDIN EN.CITE &lt;EndNote&gt;&lt;Cite&gt;&lt;Author&gt;Cochrane Effective Practice and Organisation of Care (EPOC)&lt;/Author&gt;&lt;Year&gt;2017&lt;/Year&gt;&lt;RecNum&gt;213&lt;/RecNum&gt;&lt;DisplayText&gt;(3)&lt;/DisplayText&gt;&lt;record&gt;&lt;rec-number&gt;213&lt;/rec-number&gt;&lt;foreign-keys&gt;&lt;key app="EN" db-id="ztwwrt5080xtwlewxvlpwvaesa202awdxsdf" timestamp="1612803722"&gt;213&lt;/key&gt;&lt;/foreign-keys&gt;&lt;ref-type name="Report"&gt;27&lt;/ref-type&gt;&lt;contributors&gt;&lt;authors&gt;&lt;author&gt;Cochrane Effective Practice and Organisation of Care (EPOC),&lt;/author&gt;&lt;/authors&gt;&lt;/contributors&gt;&lt;titles&gt;&lt;title&gt;Suggested risk of bias criteria for EPOC reviews &lt;/title&gt;&lt;secondary-title&gt;EPOC Resources for review authors&lt;/secondary-title&gt;&lt;/titles&gt;&lt;pages&gt;1-4&lt;/pages&gt;&lt;dates&gt;&lt;year&gt;2017&lt;/year&gt;&lt;/dates&gt;&lt;urls&gt;&lt;related-urls&gt;&lt;url&gt;epoc.cochrane.org/resources/epoc-resources-review-authors&lt;/url&gt;&lt;/related-urls&gt;&lt;/urls&gt;&lt;/record&gt;&lt;/Cite&gt;&lt;/EndNote&gt;</w:instrText>
            </w:r>
            <w:r w:rsidR="005B5949">
              <w:fldChar w:fldCharType="separate"/>
            </w:r>
            <w:r w:rsidR="003C2184">
              <w:rPr>
                <w:noProof/>
              </w:rPr>
              <w:t>(3)</w:t>
            </w:r>
            <w:r w:rsidR="005B5949">
              <w:fldChar w:fldCharType="end"/>
            </w:r>
          </w:p>
        </w:tc>
        <w:tc>
          <w:tcPr>
            <w:tcW w:w="5103" w:type="dxa"/>
          </w:tcPr>
          <w:p w14:paraId="4159DF83" w14:textId="77777777" w:rsidR="00D955F6" w:rsidRDefault="00D955F6">
            <w:r>
              <w:t>Same criteria as Cochrane EPOC criteria above for randomised controlled trials</w:t>
            </w:r>
          </w:p>
        </w:tc>
      </w:tr>
      <w:tr w:rsidR="00D955F6" w14:paraId="25BC8BF8" w14:textId="77777777" w:rsidTr="00D955F6">
        <w:tc>
          <w:tcPr>
            <w:tcW w:w="1950" w:type="dxa"/>
          </w:tcPr>
          <w:p w14:paraId="527052DB" w14:textId="77777777" w:rsidR="00D955F6" w:rsidRDefault="00D955F6">
            <w:pPr>
              <w:rPr>
                <w:b/>
              </w:rPr>
            </w:pPr>
            <w:r>
              <w:rPr>
                <w:b/>
              </w:rPr>
              <w:t>Non-randomised experimental studies</w:t>
            </w:r>
          </w:p>
        </w:tc>
        <w:tc>
          <w:tcPr>
            <w:tcW w:w="2977" w:type="dxa"/>
          </w:tcPr>
          <w:p w14:paraId="3A278296" w14:textId="4C1B4536" w:rsidR="00D955F6" w:rsidRDefault="00D955F6">
            <w:r>
              <w:t xml:space="preserve">JBI checklist for quasi-experimental studies </w:t>
            </w:r>
            <w:r w:rsidR="005B5949">
              <w:fldChar w:fldCharType="begin"/>
            </w:r>
            <w:r w:rsidR="003C2184">
              <w:instrText xml:space="preserve"> ADDIN EN.CITE &lt;EndNote&gt;&lt;Cite&gt;&lt;Author&gt;Joanna Briggs Institute&lt;/Author&gt;&lt;Year&gt;2017&lt;/Year&gt;&lt;RecNum&gt;190&lt;/RecNum&gt;&lt;DisplayText&gt;(9)&lt;/DisplayText&gt;&lt;record&gt;&lt;rec-number&gt;190&lt;/rec-number&gt;&lt;foreign-keys&gt;&lt;key app="EN" db-id="ztwwrt5080xtwlewxvlpwvaesa202awdxsdf" timestamp="1563659697"&gt;190&lt;/key&gt;&lt;/foreign-keys&gt;&lt;ref-type name="Report"&gt;27&lt;/ref-type&gt;&lt;contributors&gt;&lt;authors&gt;&lt;author&gt;Joanna Briggs Institute,&lt;/author&gt;&lt;/authors&gt;&lt;tertiary-authors&gt;&lt;author&gt;Joanna Briggs Institute&lt;/author&gt;&lt;/tertiary-authors&gt;&lt;/contributors&gt;&lt;titles&gt;&lt;title&gt;Checklist for quasi-experimental studies (non-randomised experimental studies)&lt;/title&gt;&lt;/titles&gt;&lt;pages&gt;1-6&lt;/pages&gt;&lt;dates&gt;&lt;year&gt;2017&lt;/year&gt;&lt;/dates&gt;&lt;urls&gt;&lt;related-urls&gt;&lt;url&gt;https://joannabriggs.org/sites/default/files/2019-05/JBI_Quasi-Experimental_Appraisal_Tool2017_0.pdf&lt;/url&gt;&lt;/related-urls&gt;&lt;/urls&gt;&lt;/record&gt;&lt;/Cite&gt;&lt;/EndNote&gt;</w:instrText>
            </w:r>
            <w:r w:rsidR="005B5949">
              <w:fldChar w:fldCharType="separate"/>
            </w:r>
            <w:r w:rsidR="003C2184">
              <w:rPr>
                <w:noProof/>
              </w:rPr>
              <w:t>(9)</w:t>
            </w:r>
            <w:r w:rsidR="005B5949">
              <w:fldChar w:fldCharType="end"/>
            </w:r>
          </w:p>
        </w:tc>
        <w:tc>
          <w:tcPr>
            <w:tcW w:w="5103" w:type="dxa"/>
          </w:tcPr>
          <w:p w14:paraId="18C984F8" w14:textId="77777777" w:rsidR="00D955F6" w:rsidRDefault="00D955F6">
            <w:r>
              <w:t>● Selection of groups</w:t>
            </w:r>
          </w:p>
          <w:p w14:paraId="05FED4B8" w14:textId="77777777" w:rsidR="00D955F6" w:rsidRDefault="00D955F6">
            <w:r>
              <w:t>● Measurement of the outcome</w:t>
            </w:r>
          </w:p>
          <w:p w14:paraId="1C335A48" w14:textId="77777777" w:rsidR="00D955F6" w:rsidRDefault="00D955F6">
            <w:r>
              <w:t>● Missing outcome data</w:t>
            </w:r>
          </w:p>
          <w:p w14:paraId="791B41E9" w14:textId="77777777" w:rsidR="00D955F6" w:rsidRDefault="00D955F6">
            <w:r>
              <w:t>● Statistical analysis</w:t>
            </w:r>
          </w:p>
        </w:tc>
      </w:tr>
      <w:tr w:rsidR="00D955F6" w14:paraId="79E1D4A2" w14:textId="77777777" w:rsidTr="00D955F6">
        <w:tc>
          <w:tcPr>
            <w:tcW w:w="1950" w:type="dxa"/>
          </w:tcPr>
          <w:p w14:paraId="4D527A8A" w14:textId="77777777" w:rsidR="00D955F6" w:rsidRDefault="00D955F6">
            <w:pPr>
              <w:rPr>
                <w:b/>
              </w:rPr>
            </w:pPr>
            <w:r>
              <w:rPr>
                <w:b/>
              </w:rPr>
              <w:t>Non-randomised studies (general)</w:t>
            </w:r>
          </w:p>
        </w:tc>
        <w:tc>
          <w:tcPr>
            <w:tcW w:w="2977" w:type="dxa"/>
          </w:tcPr>
          <w:p w14:paraId="7033EAFA" w14:textId="0750A71D" w:rsidR="00D955F6" w:rsidRDefault="00D955F6">
            <w:r>
              <w:t xml:space="preserve">Wells et al. (2013) </w:t>
            </w:r>
            <w:r w:rsidR="005B5949">
              <w:fldChar w:fldCharType="begin"/>
            </w:r>
            <w:r w:rsidR="003C2184">
              <w:instrText xml:space="preserve"> ADDIN EN.CITE &lt;EndNote&gt;&lt;Cite&gt;&lt;Author&gt;Wells GA&lt;/Author&gt;&lt;Year&gt;2013&lt;/Year&gt;&lt;RecNum&gt;200&lt;/RecNum&gt;&lt;DisplayText&gt;(10)&lt;/DisplayText&gt;&lt;record&gt;&lt;rec-number&gt;200&lt;/rec-number&gt;&lt;foreign-keys&gt;&lt;key app="EN" db-id="ztwwrt5080xtwlewxvlpwvaesa202awdxsdf" timestamp="1563662931"&gt;200&lt;/key&gt;&lt;/foreign-keys&gt;&lt;ref-type name="Journal Article"&gt;17&lt;/ref-type&gt;&lt;contributors&gt;&lt;authors&gt;&lt;author&gt;Wells GA,&lt;/author&gt;&lt;author&gt;Shea B,&lt;/author&gt;&lt;author&gt;Higgins JPT,&lt;/author&gt;&lt;author&gt;Sterne J,&lt;/author&gt;&lt;author&gt;Tugwell P,&lt;/author&gt;&lt;author&gt;Reeves BC,&lt;/author&gt;&lt;/authors&gt;&lt;/contributors&gt;&lt;titles&gt;&lt;title&gt;Checklists of methodological issues for review authors to consider when including non-randomized studies in systematic reviews&lt;/title&gt;&lt;secondary-title&gt;Research Synthesis Methods&lt;/secondary-title&gt;&lt;/titles&gt;&lt;periodical&gt;&lt;full-title&gt;Research Synthesis Methods&lt;/full-title&gt;&lt;/periodical&gt;&lt;pages&gt;63-77&lt;/pages&gt;&lt;volume&gt;4&lt;/volume&gt;&lt;dates&gt;&lt;year&gt;2013&lt;/year&gt;&lt;/dates&gt;&lt;urls&gt;&lt;/urls&gt;&lt;/record&gt;&lt;/Cite&gt;&lt;/EndNote&gt;</w:instrText>
            </w:r>
            <w:r w:rsidR="005B5949">
              <w:fldChar w:fldCharType="separate"/>
            </w:r>
            <w:r w:rsidR="003C2184">
              <w:rPr>
                <w:noProof/>
              </w:rPr>
              <w:t>(10)</w:t>
            </w:r>
            <w:r w:rsidR="005B5949">
              <w:fldChar w:fldCharType="end"/>
            </w:r>
          </w:p>
        </w:tc>
        <w:tc>
          <w:tcPr>
            <w:tcW w:w="5103" w:type="dxa"/>
          </w:tcPr>
          <w:p w14:paraId="12CA79C6" w14:textId="77777777" w:rsidR="00D955F6" w:rsidRDefault="00D955F6">
            <w:r>
              <w:t>● Selection of the outcome and/or reported result</w:t>
            </w:r>
          </w:p>
          <w:p w14:paraId="7CAE6BA1" w14:textId="77777777" w:rsidR="00D955F6" w:rsidRDefault="00D955F6">
            <w:r>
              <w:t>● Selective analysis reporting</w:t>
            </w:r>
          </w:p>
          <w:p w14:paraId="4A64035D" w14:textId="77777777" w:rsidR="00D955F6" w:rsidRDefault="00D955F6">
            <w:r>
              <w:t>● Confounding</w:t>
            </w:r>
          </w:p>
        </w:tc>
      </w:tr>
      <w:tr w:rsidR="00D955F6" w14:paraId="69E52D63" w14:textId="77777777" w:rsidTr="00D955F6">
        <w:tc>
          <w:tcPr>
            <w:tcW w:w="1950" w:type="dxa"/>
          </w:tcPr>
          <w:p w14:paraId="67A7407D" w14:textId="77777777" w:rsidR="00D955F6" w:rsidRDefault="00D955F6">
            <w:pPr>
              <w:rPr>
                <w:b/>
              </w:rPr>
            </w:pPr>
            <w:r>
              <w:rPr>
                <w:b/>
              </w:rPr>
              <w:t>Experimental animal studies</w:t>
            </w:r>
          </w:p>
        </w:tc>
        <w:tc>
          <w:tcPr>
            <w:tcW w:w="2977" w:type="dxa"/>
          </w:tcPr>
          <w:p w14:paraId="1661DC25" w14:textId="303BE3CF" w:rsidR="00D955F6" w:rsidRPr="00A57C59" w:rsidRDefault="00D955F6">
            <w:r w:rsidRPr="00A57C59">
              <w:t xml:space="preserve">Hooijmans et al. (2014) </w:t>
            </w:r>
            <w:r w:rsidR="005B5949" w:rsidRPr="00A57C59">
              <w:fldChar w:fldCharType="begin"/>
            </w:r>
            <w:r w:rsidR="003C2184">
              <w:instrText xml:space="preserve"> ADDIN EN.CITE &lt;EndNote&gt;&lt;Cite&gt;&lt;Author&gt;Hooijmans&lt;/Author&gt;&lt;Year&gt;2014&lt;/Year&gt;&lt;RecNum&gt;44&lt;/RecNum&gt;&lt;DisplayText&gt;(11)&lt;/DisplayText&gt;&lt;record&gt;&lt;rec-number&gt;44&lt;/rec-number&gt;&lt;foreign-keys&gt;&lt;key app="EN" db-id="ztwwrt5080xtwlewxvlpwvaesa202awdxsdf" timestamp="1510774340"&gt;44&lt;/key&gt;&lt;/foreign-keys&gt;&lt;ref-type name="Journal Article"&gt;17&lt;/ref-type&gt;&lt;contributors&gt;&lt;authors&gt;&lt;author&gt;Hooijmans, CR,&lt;/author&gt;&lt;author&gt;Rovers, MM,&lt;/author&gt;&lt;author&gt;de Vries, RBM,&lt;/author&gt;&lt;author&gt;Leenaars, M,&lt;/author&gt;&lt;author&gt;Ritskes-Hoitinga, M,&lt;/author&gt;&lt;author&gt;Langendam, MW,&lt;/author&gt;&lt;/authors&gt;&lt;/contributors&gt;&lt;titles&gt;&lt;title&gt;SYRCLE&amp;apos;s risk of bias tool for animal studies&lt;/title&gt;&lt;secondary-title&gt;BMC Medical Research Methodology&lt;/secondary-title&gt;&lt;/titles&gt;&lt;periodical&gt;&lt;full-title&gt;BMC Medical Research Methodology&lt;/full-title&gt;&lt;/periodical&gt;&lt;pages&gt;1-9&lt;/pages&gt;&lt;volume&gt;14:43&lt;/volume&gt;&lt;dates&gt;&lt;year&gt;2014&lt;/year&gt;&lt;/dates&gt;&lt;urls&gt;&lt;related-urls&gt;&lt;url&gt;https://bmcmedresmethodol.biomedcentral.com/track/pdf/10.1186/1471-2288-14-43?site=bmcmedresmethodol.biomedcentral.com &lt;/url&gt;&lt;/related-urls&gt;&lt;/urls&gt;&lt;/record&gt;&lt;/Cite&gt;&lt;/EndNote&gt;</w:instrText>
            </w:r>
            <w:r w:rsidR="005B5949" w:rsidRPr="00A57C59">
              <w:fldChar w:fldCharType="separate"/>
            </w:r>
            <w:r w:rsidR="003C2184">
              <w:rPr>
                <w:noProof/>
              </w:rPr>
              <w:t>(11)</w:t>
            </w:r>
            <w:r w:rsidR="005B5949" w:rsidRPr="00A57C59">
              <w:fldChar w:fldCharType="end"/>
            </w:r>
          </w:p>
          <w:p w14:paraId="43473E06" w14:textId="35F7A863" w:rsidR="00D955F6" w:rsidRPr="00A57C59" w:rsidRDefault="00D955F6">
            <w:r w:rsidRPr="00A57C59">
              <w:t>OHAT (2015</w:t>
            </w:r>
            <w:r w:rsidR="002E58A9">
              <w:t>, 2019</w:t>
            </w:r>
            <w:r w:rsidRPr="00A57C59">
              <w:t xml:space="preserve">) </w:t>
            </w:r>
            <w:r w:rsidR="003E0CB3">
              <w:fldChar w:fldCharType="begin"/>
            </w:r>
            <w:r w:rsidR="003C2184">
              <w:instrText xml:space="preserve"> ADDIN EN.CITE &lt;EndNote&gt;&lt;Cite&gt;&lt;Author&gt;National Toxicology Program US Department of Health and Human Services&lt;/Author&gt;&lt;Year&gt;2019&lt;/Year&gt;&lt;RecNum&gt;215&lt;/RecNum&gt;&lt;DisplayText&gt;(7, 8)&lt;/DisplayText&gt;&lt;record&gt;&lt;rec-number&gt;215&lt;/rec-number&gt;&lt;foreign-keys&gt;&lt;key app="EN" db-id="ztwwrt5080xtwlewxvlpwvaesa202awdxsdf" timestamp="1633209927"&gt;215&lt;/key&gt;&lt;/foreign-keys&gt;&lt;ref-type name="Report"&gt;27&lt;/ref-type&gt;&lt;contributors&gt;&lt;authors&gt;&lt;author&gt;National Toxicology Program US Department of Health and Human Services,&lt;/author&gt;&lt;/authors&gt;&lt;/contributors&gt;&lt;titles&gt;&lt;title&gt;Handbook for Conducting a Literature-Based Health Assessment Using OHAT Approach for Systematic Review and Evidence Integration&lt;/title&gt;&lt;/titles&gt;&lt;pages&gt;1-101&lt;/pages&gt;&lt;dates&gt;&lt;year&gt;2019&lt;/year&gt;&lt;/dates&gt;&lt;publisher&gt;Office of Health Assessment and Translation (OHAT), Division of the National Toxicology Program, National Institute of Environmental Health Sciences&lt;/publisher&gt;&lt;urls&gt;&lt;related-urls&gt;&lt;url&gt;https://ntp.niehs.nih.gov/ntp/ohat/pubs/handbookmarch2019_508.pdf&lt;/url&gt;&lt;/related-urls&gt;&lt;/urls&gt;&lt;/record&gt;&lt;/Cite&gt;&lt;Cite&gt;&lt;Author&gt;OHAT (Office of Health Assessment and Translation)&lt;/Author&gt;&lt;Year&gt;2015&lt;/Year&gt;&lt;RecNum&gt;16&lt;/RecNum&gt;&lt;record&gt;&lt;rec-number&gt;16&lt;/rec-number&gt;&lt;foreign-keys&gt;&lt;key app="EN" db-id="ztwwrt5080xtwlewxvlpwvaesa202awdxsdf" timestamp="1510754550"&gt;16&lt;/key&gt;&lt;/foreign-keys&gt;&lt;ref-type name="Report"&gt;27&lt;/ref-type&gt;&lt;contributors&gt;&lt;authors&gt;&lt;author&gt;OHAT (Office of Health Assessment and Translation),&lt;/author&gt;&lt;/authors&gt;&lt;tertiary-authors&gt;&lt;author&gt;National Toxicology Program, US Department of Health and Human Services&lt;/author&gt;&lt;/tertiary-authors&gt;&lt;/contributors&gt;&lt;titles&gt;&lt;title&gt;Handbook for conducting a literature-based health assessment using OHAT approach for systematic review and evidence integration&lt;/title&gt;&lt;/titles&gt;&lt;pages&gt;1-94&lt;/pages&gt;&lt;dates&gt;&lt;year&gt;2015&lt;/year&gt;&lt;/dates&gt;&lt;urls&gt;&lt;/urls&gt;&lt;/record&gt;&lt;/Cite&gt;&lt;/EndNote&gt;</w:instrText>
            </w:r>
            <w:r w:rsidR="003E0CB3">
              <w:fldChar w:fldCharType="separate"/>
            </w:r>
            <w:r w:rsidR="003C2184">
              <w:rPr>
                <w:noProof/>
              </w:rPr>
              <w:t>(7, 8)</w:t>
            </w:r>
            <w:r w:rsidR="003E0CB3">
              <w:fldChar w:fldCharType="end"/>
            </w:r>
          </w:p>
          <w:p w14:paraId="1F234A11" w14:textId="3C1ED6BB" w:rsidR="00D955F6" w:rsidRPr="00A57C59" w:rsidRDefault="00D955F6">
            <w:r w:rsidRPr="00A57C59">
              <w:t xml:space="preserve">Rooney et al. (2014) </w:t>
            </w:r>
            <w:r w:rsidR="00091EF5" w:rsidRPr="00A57C59">
              <w:fldChar w:fldCharType="begin"/>
            </w:r>
            <w:r w:rsidR="003C2184">
              <w:instrText xml:space="preserve"> ADDIN EN.CITE &lt;EndNote&gt;&lt;Cite&gt;&lt;Author&gt;Rooney AA&lt;/Author&gt;&lt;Year&gt;2014&lt;/Year&gt;&lt;RecNum&gt;189&lt;/RecNum&gt;&lt;DisplayText&gt;(12)&lt;/DisplayText&gt;&lt;record&gt;&lt;rec-number&gt;189&lt;/rec-number&gt;&lt;foreign-keys&gt;&lt;key app="EN" db-id="ztwwrt5080xtwlewxvlpwvaesa202awdxsdf" timestamp="1563659051"&gt;189&lt;/key&gt;&lt;/foreign-keys&gt;&lt;ref-type name="Journal Article"&gt;17&lt;/ref-type&gt;&lt;contributors&gt;&lt;authors&gt;&lt;author&gt;Rooney AA,&lt;/author&gt;&lt;author&gt;Boyles AL,&lt;/author&gt;&lt;author&gt;Wolfe MS,&lt;/author&gt;&lt;author&gt;Bucher JR,&lt;/author&gt;&lt;author&gt;Thayer KA,&lt;/author&gt;&lt;/authors&gt;&lt;/contributors&gt;&lt;titles&gt;&lt;title&gt;Systematic review and evidence integration for literature-based environmental health science assessments&lt;/title&gt;&lt;secondary-title&gt;Environmental Health Perspectives&lt;/secondary-title&gt;&lt;/titles&gt;&lt;periodical&gt;&lt;full-title&gt;Environmental Health Perspectives&lt;/full-title&gt;&lt;/periodical&gt;&lt;pages&gt;711-718&lt;/pages&gt;&lt;volume&gt;122&lt;/volume&gt;&lt;number&gt;7&lt;/number&gt;&lt;dates&gt;&lt;year&gt;2014&lt;/year&gt;&lt;/dates&gt;&lt;urls&gt;&lt;/urls&gt;&lt;/record&gt;&lt;/Cite&gt;&lt;/EndNote&gt;</w:instrText>
            </w:r>
            <w:r w:rsidR="00091EF5" w:rsidRPr="00A57C59">
              <w:fldChar w:fldCharType="separate"/>
            </w:r>
            <w:r w:rsidR="003C2184">
              <w:rPr>
                <w:noProof/>
              </w:rPr>
              <w:t>(12)</w:t>
            </w:r>
            <w:r w:rsidR="00091EF5" w:rsidRPr="00A57C59">
              <w:fldChar w:fldCharType="end"/>
            </w:r>
          </w:p>
          <w:p w14:paraId="27DD3882" w14:textId="26BF7364" w:rsidR="00D955F6" w:rsidRPr="00A57C59" w:rsidRDefault="00D955F6">
            <w:r w:rsidRPr="00A57C59">
              <w:t>Krauth et al. (2013)</w:t>
            </w:r>
            <w:r w:rsidR="0007230E" w:rsidRPr="00A57C59">
              <w:t xml:space="preserve"> </w:t>
            </w:r>
            <w:r w:rsidR="00091EF5" w:rsidRPr="00A57C59">
              <w:fldChar w:fldCharType="begin"/>
            </w:r>
            <w:r w:rsidR="003C2184">
              <w:instrText xml:space="preserve"> ADDIN EN.CITE &lt;EndNote&gt;&lt;Cite&gt;&lt;Author&gt;Krauth&lt;/Author&gt;&lt;Year&gt;2013&lt;/Year&gt;&lt;RecNum&gt;46&lt;/RecNum&gt;&lt;DisplayText&gt;(13)&lt;/DisplayText&gt;&lt;record&gt;&lt;rec-number&gt;46&lt;/rec-number&gt;&lt;foreign-keys&gt;&lt;key app="EN" db-id="ztwwrt5080xtwlewxvlpwvaesa202awdxsdf" timestamp="1510827117"&gt;46&lt;/key&gt;&lt;/foreign-keys&gt;&lt;ref-type name="Journal Article"&gt;17&lt;/ref-type&gt;&lt;contributors&gt;&lt;authors&gt;&lt;author&gt;Krauth, D,&lt;/author&gt;&lt;author&gt;Woodruff, TJ,&lt;/author&gt;&lt;author&gt;Bero, L,&lt;/author&gt;&lt;/authors&gt;&lt;/contributors&gt;&lt;titles&gt;&lt;title&gt;Instruments for assessing risk of bias and other methodological criteria of published animal studies: a systematic review&lt;/title&gt;&lt;secondary-title&gt;Environmental Health Perspectives&lt;/secondary-title&gt;&lt;/titles&gt;&lt;periodical&gt;&lt;full-title&gt;Environmental Health Perspectives&lt;/full-title&gt;&lt;/periodical&gt;&lt;pages&gt;985-992&lt;/pages&gt;&lt;volume&gt;121&lt;/volume&gt;&lt;dates&gt;&lt;year&gt;2013&lt;/year&gt;&lt;/dates&gt;&lt;urls&gt;&lt;related-urls&gt;&lt;url&gt;https://ehp.niehs.nih.gov/1206389/&lt;/url&gt;&lt;/related-urls&gt;&lt;/urls&gt;&lt;/record&gt;&lt;/Cite&gt;&lt;/EndNote&gt;</w:instrText>
            </w:r>
            <w:r w:rsidR="00091EF5" w:rsidRPr="00A57C59">
              <w:fldChar w:fldCharType="separate"/>
            </w:r>
            <w:r w:rsidR="003C2184">
              <w:rPr>
                <w:noProof/>
              </w:rPr>
              <w:t>(13)</w:t>
            </w:r>
            <w:r w:rsidR="00091EF5" w:rsidRPr="00A57C59">
              <w:fldChar w:fldCharType="end"/>
            </w:r>
          </w:p>
        </w:tc>
        <w:tc>
          <w:tcPr>
            <w:tcW w:w="5103" w:type="dxa"/>
          </w:tcPr>
          <w:p w14:paraId="6CCD8DE5" w14:textId="77777777" w:rsidR="00D955F6" w:rsidRDefault="00D955F6">
            <w:r>
              <w:t>● Selection of groups</w:t>
            </w:r>
          </w:p>
          <w:p w14:paraId="24C96CA6" w14:textId="77777777" w:rsidR="00D955F6" w:rsidRDefault="00D955F6">
            <w:r>
              <w:t>● Deviations from intended interventions / exposures</w:t>
            </w:r>
          </w:p>
          <w:p w14:paraId="5E59E9DB" w14:textId="77777777" w:rsidR="00D955F6" w:rsidRDefault="00D955F6">
            <w:r>
              <w:t>● Measurement of the outcome</w:t>
            </w:r>
          </w:p>
          <w:p w14:paraId="3A6D5053" w14:textId="77777777" w:rsidR="00D955F6" w:rsidRDefault="00D955F6">
            <w:r>
              <w:t>● Missing outcome data</w:t>
            </w:r>
          </w:p>
          <w:p w14:paraId="0EAF4ADC" w14:textId="77777777" w:rsidR="00D955F6" w:rsidRDefault="00D955F6">
            <w:r>
              <w:t>● Selection of the outcome and/or reported result</w:t>
            </w:r>
          </w:p>
          <w:p w14:paraId="75D79111" w14:textId="77777777" w:rsidR="00D955F6" w:rsidRDefault="00D955F6">
            <w:r>
              <w:t>● Confounding</w:t>
            </w:r>
          </w:p>
        </w:tc>
      </w:tr>
      <w:tr w:rsidR="00D955F6" w14:paraId="21F3E321" w14:textId="77777777" w:rsidTr="00D955F6">
        <w:tc>
          <w:tcPr>
            <w:tcW w:w="1950" w:type="dxa"/>
          </w:tcPr>
          <w:p w14:paraId="180B24AE" w14:textId="77777777" w:rsidR="00D955F6" w:rsidRDefault="00D955F6">
            <w:pPr>
              <w:rPr>
                <w:b/>
              </w:rPr>
            </w:pPr>
            <w:r>
              <w:rPr>
                <w:b/>
              </w:rPr>
              <w:t>Diagnostic test accuracy studies</w:t>
            </w:r>
          </w:p>
        </w:tc>
        <w:tc>
          <w:tcPr>
            <w:tcW w:w="2977" w:type="dxa"/>
          </w:tcPr>
          <w:p w14:paraId="7E8AE865" w14:textId="4A949ADC" w:rsidR="00D955F6" w:rsidRPr="00A57C59" w:rsidRDefault="00D955F6">
            <w:r w:rsidRPr="00A57C59">
              <w:t>QUADAS</w:t>
            </w:r>
            <w:r w:rsidR="0007230E" w:rsidRPr="00A57C59">
              <w:t xml:space="preserve"> </w:t>
            </w:r>
            <w:r w:rsidR="00091EF5" w:rsidRPr="00A57C59">
              <w:fldChar w:fldCharType="begin"/>
            </w:r>
            <w:r w:rsidR="003C2184">
              <w:instrText xml:space="preserve"> ADDIN EN.CITE &lt;EndNote&gt;&lt;Cite&gt;&lt;Author&gt;Whiting&lt;/Author&gt;&lt;Year&gt;2006&lt;/Year&gt;&lt;RecNum&gt;99&lt;/RecNum&gt;&lt;DisplayText&gt;(14)&lt;/DisplayText&gt;&lt;record&gt;&lt;rec-number&gt;99&lt;/rec-number&gt;&lt;foreign-keys&gt;&lt;key app="EN" db-id="ztwwrt5080xtwlewxvlpwvaesa202awdxsdf" timestamp="1513853721"&gt;99&lt;/key&gt;&lt;/foreign-keys&gt;&lt;ref-type name="Journal Article"&gt;17&lt;/ref-type&gt;&lt;contributors&gt;&lt;authors&gt;&lt;author&gt;Whiting, PF,&lt;/author&gt;&lt;author&gt;Weswood, ME,&lt;/author&gt;&lt;author&gt;Rutjes, AWS,&lt;/author&gt;&lt;author&gt;Reitsma, JB,&lt;/author&gt;&lt;author&gt;Bossuyt, PNM,&lt;/author&gt;&lt;author&gt;Kleijnen, J,&lt;/author&gt;&lt;/authors&gt;&lt;/contributors&gt;&lt;titles&gt;&lt;title&gt;Evaluation of QUADAS, a tool for the quality assessment of diagnostic accuracy studies&lt;/title&gt;&lt;secondary-title&gt;BMC Med Res Methodol&lt;/secondary-title&gt;&lt;/titles&gt;&lt;periodical&gt;&lt;full-title&gt;BMC Med Res Methodol&lt;/full-title&gt;&lt;/periodical&gt;&lt;pages&gt;1-8&lt;/pages&gt;&lt;volume&gt;6:9&lt;/volume&gt;&lt;dates&gt;&lt;year&gt;2006&lt;/year&gt;&lt;/dates&gt;&lt;urls&gt;&lt;/urls&gt;&lt;/record&gt;&lt;/Cite&gt;&lt;/EndNote&gt;</w:instrText>
            </w:r>
            <w:r w:rsidR="00091EF5" w:rsidRPr="00A57C59">
              <w:fldChar w:fldCharType="separate"/>
            </w:r>
            <w:r w:rsidR="003C2184">
              <w:rPr>
                <w:noProof/>
              </w:rPr>
              <w:t>(14)</w:t>
            </w:r>
            <w:r w:rsidR="00091EF5" w:rsidRPr="00A57C59">
              <w:fldChar w:fldCharType="end"/>
            </w:r>
            <w:r w:rsidRPr="00A57C59">
              <w:t xml:space="preserve"> and QUADAS</w:t>
            </w:r>
            <w:r w:rsidR="0007230E" w:rsidRPr="00A57C59">
              <w:t>-</w:t>
            </w:r>
            <w:r w:rsidRPr="00A57C59">
              <w:t xml:space="preserve">2 </w:t>
            </w:r>
            <w:r w:rsidR="00091EF5" w:rsidRPr="00A57C59">
              <w:fldChar w:fldCharType="begin"/>
            </w:r>
            <w:r w:rsidR="003C2184">
              <w:instrText xml:space="preserve"> ADDIN EN.CITE &lt;EndNote&gt;&lt;Cite&gt;&lt;Author&gt;Whiting&lt;/Author&gt;&lt;Year&gt;2011&lt;/Year&gt;&lt;RecNum&gt;100&lt;/RecNum&gt;&lt;DisplayText&gt;(15)&lt;/DisplayText&gt;&lt;record&gt;&lt;rec-number&gt;100&lt;/rec-number&gt;&lt;foreign-keys&gt;&lt;key app="EN" db-id="ztwwrt5080xtwlewxvlpwvaesa202awdxsdf" timestamp="1513853876"&gt;100&lt;/key&gt;&lt;/foreign-keys&gt;&lt;ref-type name="Journal Article"&gt;17&lt;/ref-type&gt;&lt;contributors&gt;&lt;authors&gt;&lt;author&gt;Whiting, PF,&lt;/author&gt;&lt;author&gt;Rutjes, AW,&lt;/author&gt;&lt;author&gt;Westwood, ME,&lt;/author&gt;&lt;author&gt;Mallett, S,&lt;/author&gt;&lt;author&gt;Deeks, JJ,&lt;/author&gt;&lt;author&gt;Reitsma, JB,&lt;/author&gt;&lt;author&gt;et al.&lt;/author&gt;&lt;/authors&gt;&lt;/contributors&gt;&lt;titles&gt;&lt;title&gt;QUADAS-2: a revised tool for the quality assessment of diagnostic accuracy studies&lt;/title&gt;&lt;secondary-title&gt;Ann Intern Med&lt;/secondary-title&gt;&lt;/titles&gt;&lt;periodical&gt;&lt;full-title&gt;Ann Intern Med&lt;/full-title&gt;&lt;/periodical&gt;&lt;pages&gt;529-536&lt;/pages&gt;&lt;volume&gt;155&lt;/volume&gt;&lt;dates&gt;&lt;year&gt;2011&lt;/year&gt;&lt;/dates&gt;&lt;urls&gt;&lt;/urls&gt;&lt;/record&gt;&lt;/Cite&gt;&lt;/EndNote&gt;</w:instrText>
            </w:r>
            <w:r w:rsidR="00091EF5" w:rsidRPr="00A57C59">
              <w:fldChar w:fldCharType="separate"/>
            </w:r>
            <w:r w:rsidR="003C2184">
              <w:rPr>
                <w:noProof/>
              </w:rPr>
              <w:t>(15)</w:t>
            </w:r>
            <w:r w:rsidR="00091EF5" w:rsidRPr="00A57C59">
              <w:fldChar w:fldCharType="end"/>
            </w:r>
            <w:r w:rsidRPr="00A57C59">
              <w:t xml:space="preserve"> tools</w:t>
            </w:r>
          </w:p>
        </w:tc>
        <w:tc>
          <w:tcPr>
            <w:tcW w:w="5103" w:type="dxa"/>
          </w:tcPr>
          <w:p w14:paraId="32026BF2" w14:textId="77777777" w:rsidR="00D955F6" w:rsidRDefault="00D955F6">
            <w:pPr>
              <w:ind w:left="170" w:hanging="170"/>
            </w:pPr>
            <w:r>
              <w:t>● Specific named biases inherent in test accuracy studies</w:t>
            </w:r>
          </w:p>
        </w:tc>
      </w:tr>
      <w:tr w:rsidR="00D955F6" w14:paraId="38F79712" w14:textId="77777777" w:rsidTr="00D955F6">
        <w:tc>
          <w:tcPr>
            <w:tcW w:w="1950" w:type="dxa"/>
          </w:tcPr>
          <w:p w14:paraId="245D3604" w14:textId="77777777" w:rsidR="00D955F6" w:rsidRDefault="00D955F6">
            <w:pPr>
              <w:rPr>
                <w:b/>
              </w:rPr>
            </w:pPr>
            <w:r>
              <w:rPr>
                <w:b/>
              </w:rPr>
              <w:t>Behavioural ecological studies</w:t>
            </w:r>
          </w:p>
        </w:tc>
        <w:tc>
          <w:tcPr>
            <w:tcW w:w="2977" w:type="dxa"/>
          </w:tcPr>
          <w:p w14:paraId="26EE06CE" w14:textId="3EB4BF8B" w:rsidR="00D955F6" w:rsidRPr="00A57C59" w:rsidRDefault="00D955F6">
            <w:r w:rsidRPr="00A57C59">
              <w:t xml:space="preserve">Stuber et al. (2013) </w:t>
            </w:r>
            <w:r w:rsidR="00091EF5" w:rsidRPr="00A57C59">
              <w:fldChar w:fldCharType="begin"/>
            </w:r>
            <w:r w:rsidR="003C2184">
              <w:instrText xml:space="preserve"> ADDIN EN.CITE &lt;EndNote&gt;&lt;Cite&gt;&lt;Author&gt;Stuber&lt;/Author&gt;&lt;Year&gt;2013&lt;/Year&gt;&lt;RecNum&gt;54&lt;/RecNum&gt;&lt;DisplayText&gt;(16)&lt;/DisplayText&gt;&lt;record&gt;&lt;rec-number&gt;54&lt;/rec-number&gt;&lt;foreign-keys&gt;&lt;key app="EN" db-id="ztwwrt5080xtwlewxvlpwvaesa202awdxsdf" timestamp="1510829469"&gt;54&lt;/key&gt;&lt;/foreign-keys&gt;&lt;ref-type name="Journal Article"&gt;17&lt;/ref-type&gt;&lt;contributors&gt;&lt;authors&gt;&lt;author&gt;Stuber, EF,&lt;/author&gt;&lt;author&gt;Araya-Ajoy, YG,&lt;/author&gt;&lt;author&gt;Mathot, KJ,&lt;/author&gt;&lt;author&gt;Mutzel, A,&lt;/author&gt;&lt;author&gt;Nicolaus, M,&lt;/author&gt;&lt;author&gt;Wijmenga, JJ,&lt;/author&gt;&lt;author&gt;et al.&lt;/author&gt;&lt;/authors&gt;&lt;/contributors&gt;&lt;titles&gt;&lt;title&gt;Slow explorers take less risk: a problem of sampling bias in ecological studies&lt;/title&gt;&lt;secondary-title&gt;Behavioural Ecology&lt;/secondary-title&gt;&lt;/titles&gt;&lt;periodical&gt;&lt;full-title&gt;Behavioural Ecology&lt;/full-title&gt;&lt;/periodical&gt;&lt;pages&gt;1092-1098&lt;/pages&gt;&lt;volume&gt;24&lt;/volume&gt;&lt;dates&gt;&lt;year&gt;2013&lt;/year&gt;&lt;/dates&gt;&lt;urls&gt;&lt;related-urls&gt;&lt;url&gt;https://academic.oup.com/beheco/article-lookup/doi/10.1093/beheco/art035&lt;/url&gt;&lt;/related-urls&gt;&lt;/urls&gt;&lt;/record&gt;&lt;/Cite&gt;&lt;/EndNote&gt;</w:instrText>
            </w:r>
            <w:r w:rsidR="00091EF5" w:rsidRPr="00A57C59">
              <w:fldChar w:fldCharType="separate"/>
            </w:r>
            <w:r w:rsidR="003C2184">
              <w:rPr>
                <w:noProof/>
              </w:rPr>
              <w:t>(16)</w:t>
            </w:r>
            <w:r w:rsidR="00091EF5" w:rsidRPr="00A57C59">
              <w:fldChar w:fldCharType="end"/>
            </w:r>
          </w:p>
        </w:tc>
        <w:tc>
          <w:tcPr>
            <w:tcW w:w="5103" w:type="dxa"/>
          </w:tcPr>
          <w:p w14:paraId="1487CE07" w14:textId="77777777" w:rsidR="00D955F6" w:rsidRDefault="00D955F6">
            <w:pPr>
              <w:ind w:left="170" w:hanging="170"/>
            </w:pPr>
            <w:r>
              <w:t>● Measurement of the outcome (NB this is an example, not a checklist)</w:t>
            </w:r>
          </w:p>
        </w:tc>
      </w:tr>
      <w:tr w:rsidR="00D955F6" w14:paraId="0DA320C5" w14:textId="77777777" w:rsidTr="00D955F6">
        <w:tc>
          <w:tcPr>
            <w:tcW w:w="1950" w:type="dxa"/>
            <w:vMerge w:val="restart"/>
          </w:tcPr>
          <w:p w14:paraId="0D6B4DAE" w14:textId="77777777" w:rsidR="00D955F6" w:rsidRDefault="00D955F6">
            <w:pPr>
              <w:rPr>
                <w:b/>
              </w:rPr>
            </w:pPr>
            <w:r>
              <w:rPr>
                <w:b/>
              </w:rPr>
              <w:t>Interrupted time series</w:t>
            </w:r>
          </w:p>
        </w:tc>
        <w:tc>
          <w:tcPr>
            <w:tcW w:w="2977" w:type="dxa"/>
          </w:tcPr>
          <w:p w14:paraId="688FD244" w14:textId="138FD2B2" w:rsidR="00D955F6" w:rsidRPr="00A57C59" w:rsidRDefault="00D955F6">
            <w:r w:rsidRPr="00A57C59">
              <w:t xml:space="preserve">Greenhalgh et al. (2005) </w:t>
            </w:r>
            <w:r w:rsidR="00091EF5" w:rsidRPr="00A57C59">
              <w:fldChar w:fldCharType="begin"/>
            </w:r>
            <w:r w:rsidR="003C2184">
              <w:instrText xml:space="preserve"> ADDIN EN.CITE &lt;EndNote&gt;&lt;Cite&gt;&lt;Author&gt;Greenhalgh T&lt;/Author&gt;&lt;Year&gt;2005&lt;/Year&gt;&lt;RecNum&gt;196&lt;/RecNum&gt;&lt;DisplayText&gt;(17)&lt;/DisplayText&gt;&lt;record&gt;&lt;rec-number&gt;196&lt;/rec-number&gt;&lt;foreign-keys&gt;&lt;key app="EN" db-id="ztwwrt5080xtwlewxvlpwvaesa202awdxsdf" timestamp="1563661729"&gt;196&lt;/key&gt;&lt;/foreign-keys&gt;&lt;ref-type name="Report"&gt;27&lt;/ref-type&gt;&lt;contributors&gt;&lt;authors&gt;&lt;author&gt;Greenhalgh T,&lt;/author&gt;&lt;author&gt;Robert G,&lt;/author&gt;&lt;author&gt;Bate P,&lt;/author&gt;&lt;author&gt;Macfarlane F,&lt;/author&gt;&lt;author&gt;Kyriakidou O,&lt;/author&gt;&lt;/authors&gt;&lt;tertiary-authors&gt;&lt;author&gt;Blackwell Publishing&lt;/author&gt;&lt;/tertiary-authors&gt;&lt;/contributors&gt;&lt;titles&gt;&lt;title&gt;Diffusion of innovations in health service organisations: A systematic literature review. Appendix 2: Critical appraisal checklists&lt;/title&gt;&lt;/titles&gt;&lt;pages&gt;234-244&lt;/pages&gt;&lt;dates&gt;&lt;year&gt;2005&lt;/year&gt;&lt;/dates&gt;&lt;urls&gt;&lt;/urls&gt;&lt;/record&gt;&lt;/Cite&gt;&lt;/EndNote&gt;</w:instrText>
            </w:r>
            <w:r w:rsidR="00091EF5" w:rsidRPr="00A57C59">
              <w:fldChar w:fldCharType="separate"/>
            </w:r>
            <w:r w:rsidR="003C2184">
              <w:rPr>
                <w:noProof/>
              </w:rPr>
              <w:t>(17)</w:t>
            </w:r>
            <w:r w:rsidR="00091EF5" w:rsidRPr="00A57C59">
              <w:fldChar w:fldCharType="end"/>
            </w:r>
          </w:p>
        </w:tc>
        <w:tc>
          <w:tcPr>
            <w:tcW w:w="5103" w:type="dxa"/>
          </w:tcPr>
          <w:p w14:paraId="70827489" w14:textId="77777777" w:rsidR="00D955F6" w:rsidRDefault="00D955F6">
            <w:r>
              <w:t>● Secular changes (i.e. confounding trends)</w:t>
            </w:r>
          </w:p>
          <w:p w14:paraId="57BD92F2" w14:textId="77777777" w:rsidR="00D955F6" w:rsidRDefault="00D955F6">
            <w:r>
              <w:t>● Measurement of the outcome</w:t>
            </w:r>
          </w:p>
          <w:p w14:paraId="1EBB2C67" w14:textId="77777777" w:rsidR="00D955F6" w:rsidRDefault="00D955F6">
            <w:r>
              <w:t>● Missing outcome data</w:t>
            </w:r>
          </w:p>
        </w:tc>
      </w:tr>
      <w:tr w:rsidR="00D955F6" w14:paraId="0AB72E2A" w14:textId="77777777" w:rsidTr="00D955F6">
        <w:tc>
          <w:tcPr>
            <w:tcW w:w="1950" w:type="dxa"/>
            <w:vMerge/>
          </w:tcPr>
          <w:p w14:paraId="462CE5A1" w14:textId="77777777" w:rsidR="00D955F6" w:rsidRDefault="00D955F6">
            <w:pPr>
              <w:widowControl w:val="0"/>
              <w:pBdr>
                <w:top w:val="nil"/>
                <w:left w:val="nil"/>
                <w:bottom w:val="nil"/>
                <w:right w:val="nil"/>
                <w:between w:val="nil"/>
              </w:pBdr>
              <w:spacing w:line="276" w:lineRule="auto"/>
            </w:pPr>
          </w:p>
        </w:tc>
        <w:tc>
          <w:tcPr>
            <w:tcW w:w="2977" w:type="dxa"/>
          </w:tcPr>
          <w:p w14:paraId="437236F1" w14:textId="0E3CFEAF" w:rsidR="00D955F6" w:rsidRPr="00A57C59" w:rsidRDefault="00D955F6">
            <w:r w:rsidRPr="00A57C59">
              <w:t xml:space="preserve">Cochrane EPOC checklist </w:t>
            </w:r>
            <w:r w:rsidR="005B5949" w:rsidRPr="00A57C59">
              <w:fldChar w:fldCharType="begin"/>
            </w:r>
            <w:r w:rsidR="003C2184">
              <w:instrText xml:space="preserve"> ADDIN EN.CITE &lt;EndNote&gt;&lt;Cite&gt;&lt;Author&gt;Cochrane Effective Practice and Organisation of Care (EPOC)&lt;/Author&gt;&lt;Year&gt;2017&lt;/Year&gt;&lt;RecNum&gt;213&lt;/RecNum&gt;&lt;DisplayText&gt;(3)&lt;/DisplayText&gt;&lt;record&gt;&lt;rec-number&gt;213&lt;/rec-number&gt;&lt;foreign-keys&gt;&lt;key app="EN" db-id="ztwwrt5080xtwlewxvlpwvaesa202awdxsdf" timestamp="1612803722"&gt;213&lt;/key&gt;&lt;/foreign-keys&gt;&lt;ref-type name="Report"&gt;27&lt;/ref-type&gt;&lt;contributors&gt;&lt;authors&gt;&lt;author&gt;Cochrane Effective Practice and Organisation of Care (EPOC),&lt;/author&gt;&lt;/authors&gt;&lt;/contributors&gt;&lt;titles&gt;&lt;title&gt;Suggested risk of bias criteria for EPOC reviews &lt;/title&gt;&lt;secondary-title&gt;EPOC Resources for review authors&lt;/secondary-title&gt;&lt;/titles&gt;&lt;pages&gt;1-4&lt;/pages&gt;&lt;dates&gt;&lt;year&gt;2017&lt;/year&gt;&lt;/dates&gt;&lt;urls&gt;&lt;related-urls&gt;&lt;url&gt;epoc.cochrane.org/resources/epoc-resources-review-authors&lt;/url&gt;&lt;/related-urls&gt;&lt;/urls&gt;&lt;/record&gt;&lt;/Cite&gt;&lt;/EndNote&gt;</w:instrText>
            </w:r>
            <w:r w:rsidR="005B5949" w:rsidRPr="00A57C59">
              <w:fldChar w:fldCharType="separate"/>
            </w:r>
            <w:r w:rsidR="003C2184">
              <w:rPr>
                <w:noProof/>
              </w:rPr>
              <w:t>(3)</w:t>
            </w:r>
            <w:r w:rsidR="005B5949" w:rsidRPr="00A57C59">
              <w:fldChar w:fldCharType="end"/>
            </w:r>
          </w:p>
        </w:tc>
        <w:tc>
          <w:tcPr>
            <w:tcW w:w="5103" w:type="dxa"/>
          </w:tcPr>
          <w:p w14:paraId="0FB29325" w14:textId="77777777" w:rsidR="00D955F6" w:rsidRDefault="00D955F6">
            <w:r>
              <w:t>● Intervention independent of other changes</w:t>
            </w:r>
          </w:p>
          <w:p w14:paraId="50C3B2E1" w14:textId="77777777" w:rsidR="00D955F6" w:rsidRDefault="00D955F6">
            <w:r>
              <w:t>● Shape of the intervention effect pre-specified</w:t>
            </w:r>
          </w:p>
          <w:p w14:paraId="7EB243AB" w14:textId="77777777" w:rsidR="00D955F6" w:rsidRDefault="00D955F6">
            <w:r>
              <w:t>● Intervention unlikely to affect data collection</w:t>
            </w:r>
          </w:p>
          <w:p w14:paraId="17DAE079" w14:textId="77777777" w:rsidR="00D955F6" w:rsidRDefault="00D955F6">
            <w:pPr>
              <w:ind w:left="170" w:hanging="170"/>
            </w:pPr>
            <w:r>
              <w:t>● Knowledge of the allocated interventions adequately prevented during the study</w:t>
            </w:r>
          </w:p>
          <w:p w14:paraId="42E2446B" w14:textId="77777777" w:rsidR="00D955F6" w:rsidRDefault="00D955F6">
            <w:r>
              <w:t>● Incomplete outcome data adequately accounted for</w:t>
            </w:r>
          </w:p>
          <w:p w14:paraId="7D679B21" w14:textId="77777777" w:rsidR="00D955F6" w:rsidRDefault="00D955F6">
            <w:r>
              <w:t>● Selective outcome reporting</w:t>
            </w:r>
          </w:p>
        </w:tc>
      </w:tr>
      <w:tr w:rsidR="00D955F6" w14:paraId="4A258E1E" w14:textId="77777777" w:rsidTr="00D955F6">
        <w:tc>
          <w:tcPr>
            <w:tcW w:w="1950" w:type="dxa"/>
          </w:tcPr>
          <w:p w14:paraId="3072A766" w14:textId="77777777" w:rsidR="00D955F6" w:rsidRDefault="00D955F6">
            <w:pPr>
              <w:rPr>
                <w:b/>
              </w:rPr>
            </w:pPr>
            <w:r>
              <w:rPr>
                <w:b/>
              </w:rPr>
              <w:t>Case control studies</w:t>
            </w:r>
          </w:p>
        </w:tc>
        <w:tc>
          <w:tcPr>
            <w:tcW w:w="2977" w:type="dxa"/>
          </w:tcPr>
          <w:p w14:paraId="398CB8FD" w14:textId="5D7D0E89" w:rsidR="00D955F6" w:rsidRPr="00A57C59" w:rsidRDefault="00D955F6">
            <w:r w:rsidRPr="00A57C59">
              <w:t xml:space="preserve">Viswanathan et al. (2013) </w:t>
            </w:r>
            <w:r w:rsidR="00091EF5" w:rsidRPr="00A57C59">
              <w:fldChar w:fldCharType="begin"/>
            </w:r>
            <w:r w:rsidR="003C2184">
              <w:instrText xml:space="preserve"> ADDIN EN.CITE &lt;EndNote&gt;&lt;Cite&gt;&lt;Author&gt;Viswanathan&lt;/Author&gt;&lt;Year&gt;2013&lt;/Year&gt;&lt;RecNum&gt;50&lt;/RecNum&gt;&lt;DisplayText&gt;(18)&lt;/DisplayText&gt;&lt;record&gt;&lt;rec-number&gt;50&lt;/rec-number&gt;&lt;foreign-keys&gt;&lt;key app="EN" db-id="ztwwrt5080xtwlewxvlpwvaesa202awdxsdf" timestamp="1510828386"&gt;50&lt;/key&gt;&lt;/foreign-keys&gt;&lt;ref-type name="Report"&gt;27&lt;/ref-type&gt;&lt;contributors&gt;&lt;authors&gt;&lt;author&gt;Viswanathan, M,&lt;/author&gt;&lt;author&gt;Berkman, ND,&lt;/author&gt;&lt;author&gt;Dryden, DM,&lt;/author&gt;&lt;author&gt;Hartling, L&lt;/author&gt;&lt;/authors&gt;&lt;tertiary-authors&gt;&lt;author&gt;Agency for Healthcare Research and Quality&lt;/author&gt;&lt;/tertiary-authors&gt;&lt;/contributors&gt;&lt;titles&gt;&lt;title&gt;Assessing risk of bias and confounding in observational studies of interventions or exposures: further development of the RTI Item Bank&lt;/title&gt;&lt;/titles&gt;&lt;dates&gt;&lt;year&gt;2013&lt;/year&gt;&lt;/dates&gt;&lt;pub-location&gt;Rockville, MD, USA&lt;/pub-location&gt;&lt;urls&gt;&lt;related-urls&gt;&lt;url&gt;https://www.ncbi.nlm.nih.gov/books/NBK154461/pdf/Bookshelf_NBK154461.pdf&lt;/url&gt;&lt;/related-urls&gt;&lt;/urls&gt;&lt;/record&gt;&lt;/Cite&gt;&lt;/EndNote&gt;</w:instrText>
            </w:r>
            <w:r w:rsidR="00091EF5" w:rsidRPr="00A57C59">
              <w:fldChar w:fldCharType="separate"/>
            </w:r>
            <w:r w:rsidR="003C2184">
              <w:rPr>
                <w:noProof/>
              </w:rPr>
              <w:t>(18)</w:t>
            </w:r>
            <w:r w:rsidR="00091EF5" w:rsidRPr="00A57C59">
              <w:fldChar w:fldCharType="end"/>
            </w:r>
          </w:p>
          <w:p w14:paraId="66A19FF1" w14:textId="6D6655C6" w:rsidR="003E0CB3" w:rsidRPr="00A57C59" w:rsidRDefault="003E0CB3" w:rsidP="003E0CB3">
            <w:r w:rsidRPr="00A57C59">
              <w:t>OHAT (2015</w:t>
            </w:r>
            <w:r>
              <w:t>, 2019</w:t>
            </w:r>
            <w:r w:rsidRPr="00A57C59">
              <w:t xml:space="preserve">) </w:t>
            </w:r>
            <w:r>
              <w:fldChar w:fldCharType="begin"/>
            </w:r>
            <w:r w:rsidR="003C2184">
              <w:instrText xml:space="preserve"> ADDIN EN.CITE &lt;EndNote&gt;&lt;Cite&gt;&lt;Author&gt;National Toxicology Program US Department of Health and Human Services&lt;/Author&gt;&lt;Year&gt;2019&lt;/Year&gt;&lt;RecNum&gt;215&lt;/RecNum&gt;&lt;DisplayText&gt;(7, 8)&lt;/DisplayText&gt;&lt;record&gt;&lt;rec-number&gt;215&lt;/rec-number&gt;&lt;foreign-keys&gt;&lt;key app="EN" db-id="ztwwrt5080xtwlewxvlpwvaesa202awdxsdf" timestamp="1633209927"&gt;215&lt;/key&gt;&lt;/foreign-keys&gt;&lt;ref-type name="Report"&gt;27&lt;/ref-type&gt;&lt;contributors&gt;&lt;authors&gt;&lt;author&gt;National Toxicology Program US Department of Health and Human Services,&lt;/author&gt;&lt;/authors&gt;&lt;/contributors&gt;&lt;titles&gt;&lt;title&gt;Handbook for Conducting a Literature-Based Health Assessment Using OHAT Approach for Systematic Review and Evidence Integration&lt;/title&gt;&lt;/titles&gt;&lt;pages&gt;1-101&lt;/pages&gt;&lt;dates&gt;&lt;year&gt;2019&lt;/year&gt;&lt;/dates&gt;&lt;publisher&gt;Office of Health Assessment and Translation (OHAT), Division of the National Toxicology Program, National Institute of Environmental Health Sciences&lt;/publisher&gt;&lt;urls&gt;&lt;related-urls&gt;&lt;url&gt;https://ntp.niehs.nih.gov/ntp/ohat/pubs/handbookmarch2019_508.pdf&lt;/url&gt;&lt;/related-urls&gt;&lt;/urls&gt;&lt;/record&gt;&lt;/Cite&gt;&lt;Cite&gt;&lt;Author&gt;OHAT (Office of Health Assessment and Translation)&lt;/Author&gt;&lt;Year&gt;2015&lt;/Year&gt;&lt;RecNum&gt;16&lt;/RecNum&gt;&lt;record&gt;&lt;rec-number&gt;16&lt;/rec-number&gt;&lt;foreign-keys&gt;&lt;key app="EN" db-id="ztwwrt5080xtwlewxvlpwvaesa202awdxsdf" timestamp="1510754550"&gt;16&lt;/key&gt;&lt;/foreign-keys&gt;&lt;ref-type name="Report"&gt;27&lt;/ref-type&gt;&lt;contributors&gt;&lt;authors&gt;&lt;author&gt;OHAT (Office of Health Assessment and Translation),&lt;/author&gt;&lt;/authors&gt;&lt;tertiary-authors&gt;&lt;author&gt;National Toxicology Program, US Department of Health and Human Services&lt;/author&gt;&lt;/tertiary-authors&gt;&lt;/contributors&gt;&lt;titles&gt;&lt;title&gt;Handbook for conducting a literature-based health assessment using OHAT approach for systematic review and evidence integration&lt;/title&gt;&lt;/titles&gt;&lt;pages&gt;1-94&lt;/pages&gt;&lt;dates&gt;&lt;year&gt;2015&lt;/year&gt;&lt;/dates&gt;&lt;urls&gt;&lt;/urls&gt;&lt;/record&gt;&lt;/Cite&gt;&lt;/EndNote&gt;</w:instrText>
            </w:r>
            <w:r>
              <w:fldChar w:fldCharType="separate"/>
            </w:r>
            <w:r w:rsidR="003C2184">
              <w:rPr>
                <w:noProof/>
              </w:rPr>
              <w:t>(7, 8)</w:t>
            </w:r>
            <w:r>
              <w:fldChar w:fldCharType="end"/>
            </w:r>
          </w:p>
          <w:p w14:paraId="6181DF2E" w14:textId="0DB5645E" w:rsidR="00D955F6" w:rsidRPr="00A57C59" w:rsidRDefault="00D955F6">
            <w:r w:rsidRPr="00A57C59">
              <w:t xml:space="preserve">CASP checklist </w:t>
            </w:r>
            <w:r w:rsidR="00091EF5" w:rsidRPr="00A57C59">
              <w:fldChar w:fldCharType="begin"/>
            </w:r>
            <w:r w:rsidR="003C2184">
              <w:instrText xml:space="preserve"> ADDIN EN.CITE &lt;EndNote&gt;&lt;Cite&gt;&lt;Author&gt;CASP (Critical Appraisal Skills Programme)&lt;/Author&gt;&lt;Year&gt;2018&lt;/Year&gt;&lt;RecNum&gt;198&lt;/RecNum&gt;&lt;DisplayText&gt;(19)&lt;/DisplayText&gt;&lt;record&gt;&lt;rec-number&gt;198&lt;/rec-number&gt;&lt;foreign-keys&gt;&lt;key app="EN" db-id="ztwwrt5080xtwlewxvlpwvaesa202awdxsdf" timestamp="1563662277"&gt;198&lt;/key&gt;&lt;/foreign-keys&gt;&lt;ref-type name="Report"&gt;27&lt;/ref-type&gt;&lt;contributors&gt;&lt;authors&gt;&lt;author&gt;CASP (Critical Appraisal Skills Programme),&lt;/author&gt;&lt;/authors&gt;&lt;tertiary-authors&gt;&lt;author&gt;CASP&lt;/author&gt;&lt;/tertiary-authors&gt;&lt;/contributors&gt;&lt;titles&gt;&lt;title&gt;CASP case control study checklist&lt;/title&gt;&lt;/titles&gt;&lt;pages&gt;1-6&lt;/pages&gt;&lt;dates&gt;&lt;year&gt;2018&lt;/year&gt;&lt;/dates&gt;&lt;urls&gt;&lt;related-urls&gt;&lt;url&gt;www.casp-uk.net&lt;/url&gt;&lt;/related-urls&gt;&lt;/urls&gt;&lt;/record&gt;&lt;/Cite&gt;&lt;/EndNote&gt;</w:instrText>
            </w:r>
            <w:r w:rsidR="00091EF5" w:rsidRPr="00A57C59">
              <w:fldChar w:fldCharType="separate"/>
            </w:r>
            <w:r w:rsidR="003C2184">
              <w:rPr>
                <w:noProof/>
              </w:rPr>
              <w:t>(19)</w:t>
            </w:r>
            <w:r w:rsidR="00091EF5" w:rsidRPr="00A57C59">
              <w:fldChar w:fldCharType="end"/>
            </w:r>
          </w:p>
          <w:p w14:paraId="4E5BC080" w14:textId="6C762D82" w:rsidR="00D955F6" w:rsidRPr="00A57C59" w:rsidRDefault="00D955F6">
            <w:r w:rsidRPr="00A57C59">
              <w:t xml:space="preserve">JBI checklist </w:t>
            </w:r>
            <w:r w:rsidR="00091EF5" w:rsidRPr="00A57C59">
              <w:fldChar w:fldCharType="begin"/>
            </w:r>
            <w:r w:rsidR="003C2184">
              <w:instrText xml:space="preserve"> ADDIN EN.CITE &lt;EndNote&gt;&lt;Cite&gt;&lt;Author&gt;Joanna Briggs Institute&lt;/Author&gt;&lt;Year&gt;2017&lt;/Year&gt;&lt;RecNum&gt;191&lt;/RecNum&gt;&lt;DisplayText&gt;(20)&lt;/DisplayText&gt;&lt;record&gt;&lt;rec-number&gt;191&lt;/rec-number&gt;&lt;foreign-keys&gt;&lt;key app="EN" db-id="ztwwrt5080xtwlewxvlpwvaesa202awdxsdf" timestamp="1563660018"&gt;191&lt;/key&gt;&lt;/foreign-keys&gt;&lt;ref-type name="Report"&gt;27&lt;/ref-type&gt;&lt;contributors&gt;&lt;authors&gt;&lt;author&gt;Joanna Briggs Institute,&lt;/author&gt;&lt;/authors&gt;&lt;tertiary-authors&gt;&lt;author&gt;Joanna Briggs Institute&lt;/author&gt;&lt;/tertiary-authors&gt;&lt;/contributors&gt;&lt;titles&gt;&lt;title&gt;Checklist for case control studies&lt;/title&gt;&lt;/titles&gt;&lt;pages&gt;1-6&lt;/pages&gt;&lt;dates&gt;&lt;year&gt;2017&lt;/year&gt;&lt;/dates&gt;&lt;urls&gt;&lt;related-urls&gt;&lt;url&gt;https://joannabriggs.org/sites/default/files/2019-05/JBI_Critical_Appraisal-Checklist_for_Case_Control_Studies2017_0.pdf&lt;/url&gt;&lt;/related-urls&gt;&lt;/urls&gt;&lt;/record&gt;&lt;/Cite&gt;&lt;/EndNote&gt;</w:instrText>
            </w:r>
            <w:r w:rsidR="00091EF5" w:rsidRPr="00A57C59">
              <w:fldChar w:fldCharType="separate"/>
            </w:r>
            <w:r w:rsidR="003C2184">
              <w:rPr>
                <w:noProof/>
              </w:rPr>
              <w:t>(20)</w:t>
            </w:r>
            <w:r w:rsidR="00091EF5" w:rsidRPr="00A57C59">
              <w:fldChar w:fldCharType="end"/>
            </w:r>
          </w:p>
          <w:p w14:paraId="30F4D1B5" w14:textId="2B9D4495" w:rsidR="00D955F6" w:rsidRPr="00A57C59" w:rsidRDefault="00D955F6">
            <w:r w:rsidRPr="00A57C59">
              <w:t xml:space="preserve">NIH tool for case control studies </w:t>
            </w:r>
            <w:r w:rsidR="005B5949" w:rsidRPr="00A57C59">
              <w:fldChar w:fldCharType="begin"/>
            </w:r>
            <w:r w:rsidR="003C2184">
              <w:instrText xml:space="preserve"> ADDIN EN.CITE &lt;EndNote&gt;&lt;Cite&gt;&lt;Author&gt;National Institutes of Health (NIH)&lt;/Author&gt;&lt;Year&gt;2014&lt;/Year&gt;&lt;RecNum&gt;214&lt;/RecNum&gt;&lt;DisplayText&gt;(4)&lt;/DisplayText&gt;&lt;record&gt;&lt;rec-number&gt;214&lt;/rec-number&gt;&lt;foreign-keys&gt;&lt;key app="EN" db-id="ztwwrt5080xtwlewxvlpwvaesa202awdxsdf" timestamp="1613931271"&gt;214&lt;/key&gt;&lt;/foreign-keys&gt;&lt;ref-type name="Web Page"&gt;12&lt;/ref-type&gt;&lt;contributors&gt;&lt;authors&gt;&lt;author&gt;National Institutes of Health (NIH),&lt;/author&gt;&lt;/authors&gt;&lt;/contributors&gt;&lt;titles&gt;&lt;title&gt;Study quality assessment tools&lt;/title&gt;&lt;/titles&gt;&lt;dates&gt;&lt;year&gt;2014&lt;/year&gt;&lt;/dates&gt;&lt;urls&gt;&lt;related-urls&gt;&lt;url&gt;https://www.nhlbi.nih.gov/health-topics/study-quality-assessment-tools&lt;/url&gt;&lt;/related-urls&gt;&lt;/urls&gt;&lt;/record&gt;&lt;/Cite&gt;&lt;/EndNote&gt;</w:instrText>
            </w:r>
            <w:r w:rsidR="005B5949" w:rsidRPr="00A57C59">
              <w:fldChar w:fldCharType="separate"/>
            </w:r>
            <w:r w:rsidR="003C2184">
              <w:rPr>
                <w:noProof/>
              </w:rPr>
              <w:t>(4)</w:t>
            </w:r>
            <w:r w:rsidR="005B5949" w:rsidRPr="00A57C59">
              <w:fldChar w:fldCharType="end"/>
            </w:r>
          </w:p>
        </w:tc>
        <w:tc>
          <w:tcPr>
            <w:tcW w:w="5103" w:type="dxa"/>
          </w:tcPr>
          <w:p w14:paraId="3B1DD31D" w14:textId="77777777" w:rsidR="00D955F6" w:rsidRDefault="00D955F6">
            <w:r>
              <w:t>● Selection of groups</w:t>
            </w:r>
          </w:p>
          <w:p w14:paraId="0238C885" w14:textId="77777777" w:rsidR="00D955F6" w:rsidRDefault="00D955F6">
            <w:r>
              <w:t>● Measurement of the exposure</w:t>
            </w:r>
          </w:p>
          <w:p w14:paraId="577146A5" w14:textId="77777777" w:rsidR="00D955F6" w:rsidRDefault="00D955F6">
            <w:r>
              <w:t>● Measurement of the outcome</w:t>
            </w:r>
          </w:p>
          <w:p w14:paraId="2FB007DA" w14:textId="77777777" w:rsidR="00D955F6" w:rsidRDefault="00D955F6">
            <w:r>
              <w:t>● Exposure/risk measure implementation</w:t>
            </w:r>
          </w:p>
          <w:p w14:paraId="0F2A13DC" w14:textId="77777777" w:rsidR="00D955F6" w:rsidRDefault="00D955F6">
            <w:r>
              <w:t>● Exposure/risk assessor blinding</w:t>
            </w:r>
          </w:p>
          <w:p w14:paraId="5C489458" w14:textId="77777777" w:rsidR="00D955F6" w:rsidRDefault="00D955F6">
            <w:r>
              <w:t>● Confounding</w:t>
            </w:r>
          </w:p>
          <w:p w14:paraId="676FE15D" w14:textId="77777777" w:rsidR="00D955F6" w:rsidRDefault="00D955F6">
            <w:r>
              <w:t>● Statistical analysis</w:t>
            </w:r>
          </w:p>
        </w:tc>
      </w:tr>
      <w:tr w:rsidR="00D955F6" w14:paraId="2C6E0C52" w14:textId="77777777" w:rsidTr="00D955F6">
        <w:tc>
          <w:tcPr>
            <w:tcW w:w="1950" w:type="dxa"/>
          </w:tcPr>
          <w:p w14:paraId="1DC9ECDE" w14:textId="77777777" w:rsidR="00D955F6" w:rsidRPr="00A57C59" w:rsidRDefault="00D955F6">
            <w:pPr>
              <w:rPr>
                <w:b/>
              </w:rPr>
            </w:pPr>
            <w:r w:rsidRPr="00A57C59">
              <w:rPr>
                <w:b/>
              </w:rPr>
              <w:t>Cohort studies</w:t>
            </w:r>
          </w:p>
        </w:tc>
        <w:tc>
          <w:tcPr>
            <w:tcW w:w="2977" w:type="dxa"/>
          </w:tcPr>
          <w:p w14:paraId="6690BD90" w14:textId="07F5D98E" w:rsidR="00D955F6" w:rsidRPr="00A57C59" w:rsidRDefault="00D955F6">
            <w:r w:rsidRPr="00A57C59">
              <w:t xml:space="preserve">Viswanathan et al. (2013) </w:t>
            </w:r>
            <w:r w:rsidR="00091EF5" w:rsidRPr="00A57C59">
              <w:fldChar w:fldCharType="begin"/>
            </w:r>
            <w:r w:rsidR="003C2184">
              <w:instrText xml:space="preserve"> ADDIN EN.CITE &lt;EndNote&gt;&lt;Cite&gt;&lt;Author&gt;Viswanathan&lt;/Author&gt;&lt;Year&gt;2013&lt;/Year&gt;&lt;RecNum&gt;50&lt;/RecNum&gt;&lt;DisplayText&gt;(18)&lt;/DisplayText&gt;&lt;record&gt;&lt;rec-number&gt;50&lt;/rec-number&gt;&lt;foreign-keys&gt;&lt;key app="EN" db-id="ztwwrt5080xtwlewxvlpwvaesa202awdxsdf" timestamp="1510828386"&gt;50&lt;/key&gt;&lt;/foreign-keys&gt;&lt;ref-type name="Report"&gt;27&lt;/ref-type&gt;&lt;contributors&gt;&lt;authors&gt;&lt;author&gt;Viswanathan, M,&lt;/author&gt;&lt;author&gt;Berkman, ND,&lt;/author&gt;&lt;author&gt;Dryden, DM,&lt;/author&gt;&lt;author&gt;Hartling, L&lt;/author&gt;&lt;/authors&gt;&lt;tertiary-authors&gt;&lt;author&gt;Agency for Healthcare Research and Quality&lt;/author&gt;&lt;/tertiary-authors&gt;&lt;/contributors&gt;&lt;titles&gt;&lt;title&gt;Assessing risk of bias and confounding in observational studies of interventions or exposures: further development of the RTI Item Bank&lt;/title&gt;&lt;/titles&gt;&lt;dates&gt;&lt;year&gt;2013&lt;/year&gt;&lt;/dates&gt;&lt;pub-location&gt;Rockville, MD, USA&lt;/pub-location&gt;&lt;urls&gt;&lt;related-urls&gt;&lt;url&gt;https://www.ncbi.nlm.nih.gov/books/NBK154461/pdf/Bookshelf_NBK154461.pdf&lt;/url&gt;&lt;/related-urls&gt;&lt;/urls&gt;&lt;/record&gt;&lt;/Cite&gt;&lt;/EndNote&gt;</w:instrText>
            </w:r>
            <w:r w:rsidR="00091EF5" w:rsidRPr="00A57C59">
              <w:fldChar w:fldCharType="separate"/>
            </w:r>
            <w:r w:rsidR="003C2184">
              <w:rPr>
                <w:noProof/>
              </w:rPr>
              <w:t>(18)</w:t>
            </w:r>
            <w:r w:rsidR="00091EF5" w:rsidRPr="00A57C59">
              <w:fldChar w:fldCharType="end"/>
            </w:r>
          </w:p>
          <w:p w14:paraId="59C53100" w14:textId="728606B0" w:rsidR="003E0CB3" w:rsidRPr="00A57C59" w:rsidRDefault="003E0CB3" w:rsidP="003E0CB3">
            <w:r w:rsidRPr="00A57C59">
              <w:t>OHAT (2015</w:t>
            </w:r>
            <w:r>
              <w:t>, 2019</w:t>
            </w:r>
            <w:r w:rsidRPr="00A57C59">
              <w:t xml:space="preserve">) </w:t>
            </w:r>
            <w:r>
              <w:fldChar w:fldCharType="begin"/>
            </w:r>
            <w:r w:rsidR="003C2184">
              <w:instrText xml:space="preserve"> ADDIN EN.CITE &lt;EndNote&gt;&lt;Cite&gt;&lt;Author&gt;National Toxicology Program US Department of Health and Human Services&lt;/Author&gt;&lt;Year&gt;2019&lt;/Year&gt;&lt;RecNum&gt;215&lt;/RecNum&gt;&lt;DisplayText&gt;(7, 8)&lt;/DisplayText&gt;&lt;record&gt;&lt;rec-number&gt;215&lt;/rec-number&gt;&lt;foreign-keys&gt;&lt;key app="EN" db-id="ztwwrt5080xtwlewxvlpwvaesa202awdxsdf" timestamp="1633209927"&gt;215&lt;/key&gt;&lt;/foreign-keys&gt;&lt;ref-type name="Report"&gt;27&lt;/ref-type&gt;&lt;contributors&gt;&lt;authors&gt;&lt;author&gt;National Toxicology Program US Department of Health and Human Services,&lt;/author&gt;&lt;/authors&gt;&lt;/contributors&gt;&lt;titles&gt;&lt;title&gt;Handbook for Conducting a Literature-Based Health Assessment Using OHAT Approach for Systematic Review and Evidence Integration&lt;/title&gt;&lt;/titles&gt;&lt;pages&gt;1-101&lt;/pages&gt;&lt;dates&gt;&lt;year&gt;2019&lt;/year&gt;&lt;/dates&gt;&lt;publisher&gt;Office of Health Assessment and Translation (OHAT), Division of the National Toxicology Program, National Institute of Environmental Health Sciences&lt;/publisher&gt;&lt;urls&gt;&lt;related-urls&gt;&lt;url&gt;https://ntp.niehs.nih.gov/ntp/ohat/pubs/handbookmarch2019_508.pdf&lt;/url&gt;&lt;/related-urls&gt;&lt;/urls&gt;&lt;/record&gt;&lt;/Cite&gt;&lt;Cite&gt;&lt;Author&gt;OHAT (Office of Health Assessment and Translation)&lt;/Author&gt;&lt;Year&gt;2015&lt;/Year&gt;&lt;RecNum&gt;16&lt;/RecNum&gt;&lt;record&gt;&lt;rec-number&gt;16&lt;/rec-number&gt;&lt;foreign-keys&gt;&lt;key app="EN" db-id="ztwwrt5080xtwlewxvlpwvaesa202awdxsdf" timestamp="1510754550"&gt;16&lt;/key&gt;&lt;/foreign-keys&gt;&lt;ref-type name="Report"&gt;27&lt;/ref-type&gt;&lt;contributors&gt;&lt;authors&gt;&lt;author&gt;OHAT (Office of Health Assessment and Translation),&lt;/author&gt;&lt;/authors&gt;&lt;tertiary-authors&gt;&lt;author&gt;National Toxicology Program, US Department of Health and Human Services&lt;/author&gt;&lt;/tertiary-authors&gt;&lt;/contributors&gt;&lt;titles&gt;&lt;title&gt;Handbook for conducting a literature-based health assessment using OHAT approach for systematic review and evidence integration&lt;/title&gt;&lt;/titles&gt;&lt;pages&gt;1-94&lt;/pages&gt;&lt;dates&gt;&lt;year&gt;2015&lt;/year&gt;&lt;/dates&gt;&lt;urls&gt;&lt;/urls&gt;&lt;/record&gt;&lt;/Cite&gt;&lt;/EndNote&gt;</w:instrText>
            </w:r>
            <w:r>
              <w:fldChar w:fldCharType="separate"/>
            </w:r>
            <w:r w:rsidR="003C2184">
              <w:rPr>
                <w:noProof/>
              </w:rPr>
              <w:t>(7, 8)</w:t>
            </w:r>
            <w:r>
              <w:fldChar w:fldCharType="end"/>
            </w:r>
          </w:p>
          <w:p w14:paraId="7CF5B838" w14:textId="2E59FB30" w:rsidR="00D955F6" w:rsidRPr="00A57C59" w:rsidRDefault="00D955F6">
            <w:r w:rsidRPr="00A57C59">
              <w:t>Jarde et al. (2013)</w:t>
            </w:r>
            <w:r w:rsidR="0007230E" w:rsidRPr="00A57C59">
              <w:t xml:space="preserve"> </w:t>
            </w:r>
            <w:r w:rsidR="00091EF5" w:rsidRPr="00A57C59">
              <w:fldChar w:fldCharType="begin"/>
            </w:r>
            <w:r w:rsidR="003C2184">
              <w:instrText xml:space="preserve"> ADDIN EN.CITE &lt;EndNote&gt;&lt;Cite&gt;&lt;Author&gt;Jarde&lt;/Author&gt;&lt;Year&gt;2013&lt;/Year&gt;&lt;RecNum&gt;40&lt;/RecNum&gt;&lt;DisplayText&gt;(21)&lt;/DisplayText&gt;&lt;record&gt;&lt;rec-number&gt;40&lt;/rec-number&gt;&lt;foreign-keys&gt;&lt;key app="EN" db-id="ztwwrt5080xtwlewxvlpwvaesa202awdxsdf" timestamp="1510773007"&gt;40&lt;/key&gt;&lt;/foreign-keys&gt;&lt;ref-type name="Journal Article"&gt;17&lt;/ref-type&gt;&lt;contributors&gt;&lt;authors&gt;&lt;author&gt;Jarde, A,&lt;/author&gt;&lt;author&gt;Losilla, J-M,&lt;/author&gt;&lt;author&gt;Vives, J,&lt;/author&gt;&lt;author&gt;Rodrigo, MF,&lt;/author&gt;&lt;/authors&gt;&lt;/contributors&gt;&lt;titles&gt;&lt;title&gt;Q-Coh: A tool to screen the methodological quality of cohort studies in systematic reviews and meta-analyses&lt;/title&gt;&lt;secondary-title&gt;International Journal of Clinical and Health Psychology&lt;/secondary-title&gt;&lt;/titles&gt;&lt;periodical&gt;&lt;full-title&gt;International Journal of Clinical and Health Psychology&lt;/full-title&gt;&lt;/periodical&gt;&lt;pages&gt;138-146&lt;/pages&gt;&lt;volume&gt;13&lt;/volume&gt;&lt;dates&gt;&lt;year&gt;2013&lt;/year&gt;&lt;/dates&gt;&lt;urls&gt;&lt;/urls&gt;&lt;/record&gt;&lt;/Cite&gt;&lt;/EndNote&gt;</w:instrText>
            </w:r>
            <w:r w:rsidR="00091EF5" w:rsidRPr="00A57C59">
              <w:fldChar w:fldCharType="separate"/>
            </w:r>
            <w:r w:rsidR="003C2184">
              <w:rPr>
                <w:noProof/>
              </w:rPr>
              <w:t>(21)</w:t>
            </w:r>
            <w:r w:rsidR="00091EF5" w:rsidRPr="00A57C59">
              <w:fldChar w:fldCharType="end"/>
            </w:r>
          </w:p>
          <w:p w14:paraId="79A939C5" w14:textId="73F7EC1C" w:rsidR="00D955F6" w:rsidRPr="00A57C59" w:rsidRDefault="00D955F6">
            <w:r w:rsidRPr="00A57C59">
              <w:t>CASP checklist</w:t>
            </w:r>
            <w:r w:rsidR="0007230E" w:rsidRPr="00A57C59">
              <w:t xml:space="preserve"> </w:t>
            </w:r>
            <w:r w:rsidR="00091EF5" w:rsidRPr="00A57C59">
              <w:fldChar w:fldCharType="begin"/>
            </w:r>
            <w:r w:rsidR="003C2184">
              <w:instrText xml:space="preserve"> ADDIN EN.CITE &lt;EndNote&gt;&lt;Cite&gt;&lt;Author&gt;CASP (Critical Appraisal Skills Programme)&lt;/Author&gt;&lt;Year&gt;2018&lt;/Year&gt;&lt;RecNum&gt;197&lt;/RecNum&gt;&lt;DisplayText&gt;(22)&lt;/DisplayText&gt;&lt;record&gt;&lt;rec-number&gt;197&lt;/rec-number&gt;&lt;foreign-keys&gt;&lt;key app="EN" db-id="ztwwrt5080xtwlewxvlpwvaesa202awdxsdf" timestamp="1563662126"&gt;197&lt;/key&gt;&lt;/foreign-keys&gt;&lt;ref-type name="Report"&gt;27&lt;/ref-type&gt;&lt;contributors&gt;&lt;authors&gt;&lt;author&gt;CASP (Critical Appraisal Skills Programme),&lt;/author&gt;&lt;/authors&gt;&lt;tertiary-authors&gt;&lt;author&gt;CASP&lt;/author&gt;&lt;/tertiary-authors&gt;&lt;/contributors&gt;&lt;titles&gt;&lt;title&gt;CASP cohort study checklist&lt;/title&gt;&lt;/titles&gt;&lt;pages&gt;1-7&lt;/pages&gt;&lt;dates&gt;&lt;year&gt;2018&lt;/year&gt;&lt;/dates&gt;&lt;urls&gt;&lt;related-urls&gt;&lt;url&gt;www.casp-uk.net&lt;/url&gt;&lt;/related-urls&gt;&lt;/urls&gt;&lt;/record&gt;&lt;/Cite&gt;&lt;/EndNote&gt;</w:instrText>
            </w:r>
            <w:r w:rsidR="00091EF5" w:rsidRPr="00A57C59">
              <w:fldChar w:fldCharType="separate"/>
            </w:r>
            <w:r w:rsidR="003C2184">
              <w:rPr>
                <w:noProof/>
              </w:rPr>
              <w:t>(22)</w:t>
            </w:r>
            <w:r w:rsidR="00091EF5" w:rsidRPr="00A57C59">
              <w:fldChar w:fldCharType="end"/>
            </w:r>
          </w:p>
          <w:p w14:paraId="6C1A3D77" w14:textId="4B505E03" w:rsidR="00D955F6" w:rsidRPr="00A57C59" w:rsidRDefault="00D955F6">
            <w:r w:rsidRPr="00A57C59">
              <w:t xml:space="preserve">JBI checklist </w:t>
            </w:r>
            <w:r w:rsidR="00091EF5" w:rsidRPr="00A57C59">
              <w:fldChar w:fldCharType="begin"/>
            </w:r>
            <w:r w:rsidR="003C2184">
              <w:instrText xml:space="preserve"> ADDIN EN.CITE &lt;EndNote&gt;&lt;Cite&gt;&lt;Author&gt;Joanna Briggs Institute&lt;/Author&gt;&lt;Year&gt;2017&lt;/Year&gt;&lt;RecNum&gt;194&lt;/RecNum&gt;&lt;DisplayText&gt;(23)&lt;/DisplayText&gt;&lt;record&gt;&lt;rec-number&gt;194&lt;/rec-number&gt;&lt;foreign-keys&gt;&lt;key app="EN" db-id="ztwwrt5080xtwlewxvlpwvaesa202awdxsdf" timestamp="1563661004"&gt;194&lt;/key&gt;&lt;/foreign-keys&gt;&lt;ref-type name="Report"&gt;27&lt;/ref-type&gt;&lt;contributors&gt;&lt;authors&gt;&lt;author&gt;Joanna Briggs Institute,&lt;/author&gt;&lt;/authors&gt;&lt;tertiary-authors&gt;&lt;author&gt;Joanna Briggs Institute&lt;/author&gt;&lt;/tertiary-authors&gt;&lt;/contributors&gt;&lt;titles&gt;&lt;title&gt;Checklist for cohort studies&lt;/title&gt;&lt;/titles&gt;&lt;pages&gt;1-7&lt;/pages&gt;&lt;dates&gt;&lt;year&gt;2017&lt;/year&gt;&lt;/dates&gt;&lt;urls&gt;&lt;related-urls&gt;&lt;url&gt;https://joannabriggs.org/sites/default/files/2019-05/JBI_Critical_Appraisal-Checklist_for_Cohort_Studies2017_0.pdf&lt;/url&gt;&lt;/related-urls&gt;&lt;/urls&gt;&lt;/record&gt;&lt;/Cite&gt;&lt;/EndNote&gt;</w:instrText>
            </w:r>
            <w:r w:rsidR="00091EF5" w:rsidRPr="00A57C59">
              <w:fldChar w:fldCharType="separate"/>
            </w:r>
            <w:r w:rsidR="003C2184">
              <w:rPr>
                <w:noProof/>
              </w:rPr>
              <w:t>(23)</w:t>
            </w:r>
            <w:r w:rsidR="00091EF5" w:rsidRPr="00A57C59">
              <w:fldChar w:fldCharType="end"/>
            </w:r>
          </w:p>
        </w:tc>
        <w:tc>
          <w:tcPr>
            <w:tcW w:w="5103" w:type="dxa"/>
          </w:tcPr>
          <w:p w14:paraId="45B4E4A8" w14:textId="77777777" w:rsidR="00D955F6" w:rsidRDefault="00D955F6">
            <w:r>
              <w:t>● Selection of groups</w:t>
            </w:r>
          </w:p>
          <w:p w14:paraId="47B4E68F" w14:textId="77777777" w:rsidR="00D955F6" w:rsidRDefault="00D955F6">
            <w:r>
              <w:t>● Measurement of the outcome</w:t>
            </w:r>
          </w:p>
          <w:p w14:paraId="01FDDA83" w14:textId="77777777" w:rsidR="00D955F6" w:rsidRDefault="00D955F6">
            <w:r>
              <w:t>● Missing outcome data</w:t>
            </w:r>
          </w:p>
          <w:p w14:paraId="02B48FE9" w14:textId="77777777" w:rsidR="00D955F6" w:rsidRDefault="00D955F6">
            <w:r>
              <w:t>● Confounding</w:t>
            </w:r>
          </w:p>
          <w:p w14:paraId="64019996" w14:textId="77777777" w:rsidR="00D955F6" w:rsidRDefault="00D955F6">
            <w:r>
              <w:t>● Statistical analysis</w:t>
            </w:r>
          </w:p>
        </w:tc>
      </w:tr>
      <w:tr w:rsidR="00D955F6" w14:paraId="333F08E7" w14:textId="77777777" w:rsidTr="00D955F6">
        <w:tc>
          <w:tcPr>
            <w:tcW w:w="1950" w:type="dxa"/>
          </w:tcPr>
          <w:p w14:paraId="14DB6927" w14:textId="77777777" w:rsidR="00D955F6" w:rsidRPr="00A57C59" w:rsidRDefault="00D955F6">
            <w:pPr>
              <w:rPr>
                <w:b/>
              </w:rPr>
            </w:pPr>
            <w:r w:rsidRPr="00A57C59">
              <w:rPr>
                <w:b/>
              </w:rPr>
              <w:t>Observational cohort and cross-sectional studies</w:t>
            </w:r>
          </w:p>
        </w:tc>
        <w:tc>
          <w:tcPr>
            <w:tcW w:w="2977" w:type="dxa"/>
          </w:tcPr>
          <w:p w14:paraId="405DBBF5" w14:textId="3E98FF25" w:rsidR="00D955F6" w:rsidRPr="00A57C59" w:rsidRDefault="00D955F6">
            <w:r w:rsidRPr="00A57C59">
              <w:t xml:space="preserve">NIH tool for observational cohort and cross-sectional studies </w:t>
            </w:r>
            <w:r w:rsidR="005B5949" w:rsidRPr="00A57C59">
              <w:fldChar w:fldCharType="begin"/>
            </w:r>
            <w:r w:rsidR="003C2184">
              <w:instrText xml:space="preserve"> ADDIN EN.CITE &lt;EndNote&gt;&lt;Cite&gt;&lt;Author&gt;National Institutes of Health (NIH)&lt;/Author&gt;&lt;Year&gt;2014&lt;/Year&gt;&lt;RecNum&gt;214&lt;/RecNum&gt;&lt;DisplayText&gt;(4)&lt;/DisplayText&gt;&lt;record&gt;&lt;rec-number&gt;214&lt;/rec-number&gt;&lt;foreign-keys&gt;&lt;key app="EN" db-id="ztwwrt5080xtwlewxvlpwvaesa202awdxsdf" timestamp="1613931271"&gt;214&lt;/key&gt;&lt;/foreign-keys&gt;&lt;ref-type name="Web Page"&gt;12&lt;/ref-type&gt;&lt;contributors&gt;&lt;authors&gt;&lt;author&gt;National Institutes of Health (NIH),&lt;/author&gt;&lt;/authors&gt;&lt;/contributors&gt;&lt;titles&gt;&lt;title&gt;Study quality assessment tools&lt;/title&gt;&lt;/titles&gt;&lt;dates&gt;&lt;year&gt;2014&lt;/year&gt;&lt;/dates&gt;&lt;urls&gt;&lt;related-urls&gt;&lt;url&gt;https://www.nhlbi.nih.gov/health-topics/study-quality-assessment-tools&lt;/url&gt;&lt;/related-urls&gt;&lt;/urls&gt;&lt;/record&gt;&lt;/Cite&gt;&lt;/EndNote&gt;</w:instrText>
            </w:r>
            <w:r w:rsidR="005B5949" w:rsidRPr="00A57C59">
              <w:fldChar w:fldCharType="separate"/>
            </w:r>
            <w:r w:rsidR="003C2184">
              <w:rPr>
                <w:noProof/>
              </w:rPr>
              <w:t>(4)</w:t>
            </w:r>
            <w:r w:rsidR="005B5949" w:rsidRPr="00A57C59">
              <w:fldChar w:fldCharType="end"/>
            </w:r>
          </w:p>
        </w:tc>
        <w:tc>
          <w:tcPr>
            <w:tcW w:w="5103" w:type="dxa"/>
          </w:tcPr>
          <w:p w14:paraId="67008815" w14:textId="77777777" w:rsidR="00D955F6" w:rsidRDefault="00D955F6">
            <w:r>
              <w:t>● Similarity of source populations</w:t>
            </w:r>
          </w:p>
          <w:p w14:paraId="1A7184EB" w14:textId="77777777" w:rsidR="00D955F6" w:rsidRDefault="00D955F6">
            <w:r>
              <w:t>● Exposures measured prior to outcomes</w:t>
            </w:r>
          </w:p>
          <w:p w14:paraId="1004E572" w14:textId="77777777" w:rsidR="00D955F6" w:rsidRDefault="00D955F6">
            <w:r>
              <w:t>● Sufficient timeframe to detect an association</w:t>
            </w:r>
          </w:p>
          <w:p w14:paraId="26E2F120" w14:textId="77777777" w:rsidR="00D955F6" w:rsidRDefault="00D955F6">
            <w:r>
              <w:lastRenderedPageBreak/>
              <w:t>● Appropriate levels of exposure</w:t>
            </w:r>
          </w:p>
          <w:p w14:paraId="6B4920A1" w14:textId="77777777" w:rsidR="00D955F6" w:rsidRDefault="00D955F6">
            <w:r>
              <w:t>● Exposure assessed more than once over time</w:t>
            </w:r>
          </w:p>
          <w:p w14:paraId="6F75AFAE" w14:textId="77777777" w:rsidR="00D955F6" w:rsidRDefault="00D955F6">
            <w:r>
              <w:t>● Blinding of outcome assessors</w:t>
            </w:r>
          </w:p>
          <w:p w14:paraId="10E19555" w14:textId="77777777" w:rsidR="00D955F6" w:rsidRDefault="00D955F6">
            <w:r>
              <w:t>● Missing data</w:t>
            </w:r>
          </w:p>
          <w:p w14:paraId="392A9FBE" w14:textId="77777777" w:rsidR="00D955F6" w:rsidRDefault="00D955F6">
            <w:r>
              <w:t>● Key potential confounding variables</w:t>
            </w:r>
          </w:p>
        </w:tc>
      </w:tr>
      <w:tr w:rsidR="00D955F6" w14:paraId="4937B163" w14:textId="77777777" w:rsidTr="00D955F6">
        <w:tc>
          <w:tcPr>
            <w:tcW w:w="1950" w:type="dxa"/>
          </w:tcPr>
          <w:p w14:paraId="14454755" w14:textId="77777777" w:rsidR="00D955F6" w:rsidRPr="00A57C59" w:rsidRDefault="00D955F6">
            <w:pPr>
              <w:rPr>
                <w:b/>
              </w:rPr>
            </w:pPr>
            <w:r w:rsidRPr="00A57C59">
              <w:rPr>
                <w:b/>
              </w:rPr>
              <w:lastRenderedPageBreak/>
              <w:t>Cross-sectional studies</w:t>
            </w:r>
          </w:p>
        </w:tc>
        <w:tc>
          <w:tcPr>
            <w:tcW w:w="2977" w:type="dxa"/>
          </w:tcPr>
          <w:p w14:paraId="40CE514F" w14:textId="67C6D1DE" w:rsidR="00D955F6" w:rsidRPr="00A57C59" w:rsidRDefault="00D955F6">
            <w:r w:rsidRPr="00A57C59">
              <w:t xml:space="preserve">Viswanathan et al. (2013) </w:t>
            </w:r>
            <w:r w:rsidR="005B5949" w:rsidRPr="00A57C59">
              <w:fldChar w:fldCharType="begin"/>
            </w:r>
            <w:r w:rsidR="003C2184">
              <w:instrText xml:space="preserve"> ADDIN EN.CITE &lt;EndNote&gt;&lt;Cite&gt;&lt;Author&gt;Viswanathan&lt;/Author&gt;&lt;Year&gt;2013&lt;/Year&gt;&lt;RecNum&gt;50&lt;/RecNum&gt;&lt;DisplayText&gt;(18)&lt;/DisplayText&gt;&lt;record&gt;&lt;rec-number&gt;50&lt;/rec-number&gt;&lt;foreign-keys&gt;&lt;key app="EN" db-id="ztwwrt5080xtwlewxvlpwvaesa202awdxsdf" timestamp="1510828386"&gt;50&lt;/key&gt;&lt;/foreign-keys&gt;&lt;ref-type name="Report"&gt;27&lt;/ref-type&gt;&lt;contributors&gt;&lt;authors&gt;&lt;author&gt;Viswanathan, M,&lt;/author&gt;&lt;author&gt;Berkman, ND,&lt;/author&gt;&lt;author&gt;Dryden, DM,&lt;/author&gt;&lt;author&gt;Hartling, L&lt;/author&gt;&lt;/authors&gt;&lt;tertiary-authors&gt;&lt;author&gt;Agency for Healthcare Research and Quality&lt;/author&gt;&lt;/tertiary-authors&gt;&lt;/contributors&gt;&lt;titles&gt;&lt;title&gt;Assessing risk of bias and confounding in observational studies of interventions or exposures: further development of the RTI Item Bank&lt;/title&gt;&lt;/titles&gt;&lt;dates&gt;&lt;year&gt;2013&lt;/year&gt;&lt;/dates&gt;&lt;pub-location&gt;Rockville, MD, USA&lt;/pub-location&gt;&lt;urls&gt;&lt;related-urls&gt;&lt;url&gt;https://www.ncbi.nlm.nih.gov/books/NBK154461/pdf/Bookshelf_NBK154461.pdf&lt;/url&gt;&lt;/related-urls&gt;&lt;/urls&gt;&lt;/record&gt;&lt;/Cite&gt;&lt;/EndNote&gt;</w:instrText>
            </w:r>
            <w:r w:rsidR="005B5949" w:rsidRPr="00A57C59">
              <w:fldChar w:fldCharType="separate"/>
            </w:r>
            <w:r w:rsidR="003C2184">
              <w:rPr>
                <w:noProof/>
              </w:rPr>
              <w:t>(18)</w:t>
            </w:r>
            <w:r w:rsidR="005B5949" w:rsidRPr="00A57C59">
              <w:fldChar w:fldCharType="end"/>
            </w:r>
          </w:p>
          <w:p w14:paraId="46121DD7" w14:textId="7A8EACF7" w:rsidR="003E0CB3" w:rsidRPr="00A57C59" w:rsidRDefault="003E0CB3" w:rsidP="003E0CB3">
            <w:r w:rsidRPr="00A57C59">
              <w:t>OHAT (2015</w:t>
            </w:r>
            <w:r>
              <w:t>, 2019</w:t>
            </w:r>
            <w:r w:rsidRPr="00A57C59">
              <w:t xml:space="preserve">) </w:t>
            </w:r>
            <w:r>
              <w:fldChar w:fldCharType="begin"/>
            </w:r>
            <w:r w:rsidR="003C2184">
              <w:instrText xml:space="preserve"> ADDIN EN.CITE &lt;EndNote&gt;&lt;Cite&gt;&lt;Author&gt;National Toxicology Program US Department of Health and Human Services&lt;/Author&gt;&lt;Year&gt;2019&lt;/Year&gt;&lt;RecNum&gt;215&lt;/RecNum&gt;&lt;DisplayText&gt;(7, 8)&lt;/DisplayText&gt;&lt;record&gt;&lt;rec-number&gt;215&lt;/rec-number&gt;&lt;foreign-keys&gt;&lt;key app="EN" db-id="ztwwrt5080xtwlewxvlpwvaesa202awdxsdf" timestamp="1633209927"&gt;215&lt;/key&gt;&lt;/foreign-keys&gt;&lt;ref-type name="Report"&gt;27&lt;/ref-type&gt;&lt;contributors&gt;&lt;authors&gt;&lt;author&gt;National Toxicology Program US Department of Health and Human Services,&lt;/author&gt;&lt;/authors&gt;&lt;/contributors&gt;&lt;titles&gt;&lt;title&gt;Handbook for Conducting a Literature-Based Health Assessment Using OHAT Approach for Systematic Review and Evidence Integration&lt;/title&gt;&lt;/titles&gt;&lt;pages&gt;1-101&lt;/pages&gt;&lt;dates&gt;&lt;year&gt;2019&lt;/year&gt;&lt;/dates&gt;&lt;publisher&gt;Office of Health Assessment and Translation (OHAT), Division of the National Toxicology Program, National Institute of Environmental Health Sciences&lt;/publisher&gt;&lt;urls&gt;&lt;related-urls&gt;&lt;url&gt;https://ntp.niehs.nih.gov/ntp/ohat/pubs/handbookmarch2019_508.pdf&lt;/url&gt;&lt;/related-urls&gt;&lt;/urls&gt;&lt;/record&gt;&lt;/Cite&gt;&lt;Cite&gt;&lt;Author&gt;OHAT (Office of Health Assessment and Translation)&lt;/Author&gt;&lt;Year&gt;2015&lt;/Year&gt;&lt;RecNum&gt;16&lt;/RecNum&gt;&lt;record&gt;&lt;rec-number&gt;16&lt;/rec-number&gt;&lt;foreign-keys&gt;&lt;key app="EN" db-id="ztwwrt5080xtwlewxvlpwvaesa202awdxsdf" timestamp="1510754550"&gt;16&lt;/key&gt;&lt;/foreign-keys&gt;&lt;ref-type name="Report"&gt;27&lt;/ref-type&gt;&lt;contributors&gt;&lt;authors&gt;&lt;author&gt;OHAT (Office of Health Assessment and Translation),&lt;/author&gt;&lt;/authors&gt;&lt;tertiary-authors&gt;&lt;author&gt;National Toxicology Program, US Department of Health and Human Services&lt;/author&gt;&lt;/tertiary-authors&gt;&lt;/contributors&gt;&lt;titles&gt;&lt;title&gt;Handbook for conducting a literature-based health assessment using OHAT approach for systematic review and evidence integration&lt;/title&gt;&lt;/titles&gt;&lt;pages&gt;1-94&lt;/pages&gt;&lt;dates&gt;&lt;year&gt;2015&lt;/year&gt;&lt;/dates&gt;&lt;urls&gt;&lt;/urls&gt;&lt;/record&gt;&lt;/Cite&gt;&lt;/EndNote&gt;</w:instrText>
            </w:r>
            <w:r>
              <w:fldChar w:fldCharType="separate"/>
            </w:r>
            <w:r w:rsidR="003C2184">
              <w:rPr>
                <w:noProof/>
              </w:rPr>
              <w:t>(7, 8)</w:t>
            </w:r>
            <w:r>
              <w:fldChar w:fldCharType="end"/>
            </w:r>
          </w:p>
          <w:p w14:paraId="400F884A" w14:textId="77777777" w:rsidR="00D955F6" w:rsidRPr="00A57C59" w:rsidRDefault="00D955F6"/>
        </w:tc>
        <w:tc>
          <w:tcPr>
            <w:tcW w:w="5103" w:type="dxa"/>
          </w:tcPr>
          <w:p w14:paraId="2EEC47CA" w14:textId="77777777" w:rsidR="00D955F6" w:rsidRDefault="00D955F6">
            <w:r>
              <w:t>● Selection of groups</w:t>
            </w:r>
          </w:p>
          <w:p w14:paraId="398AE01B" w14:textId="77777777" w:rsidR="00D955F6" w:rsidRDefault="00D955F6">
            <w:r>
              <w:t>● Measurement of the outcome</w:t>
            </w:r>
          </w:p>
          <w:p w14:paraId="1FC44FD7" w14:textId="77777777" w:rsidR="00D955F6" w:rsidRDefault="00D955F6">
            <w:r>
              <w:t>● Confounding</w:t>
            </w:r>
          </w:p>
        </w:tc>
      </w:tr>
      <w:tr w:rsidR="00D955F6" w14:paraId="0A17B6C3" w14:textId="77777777" w:rsidTr="00D955F6">
        <w:tc>
          <w:tcPr>
            <w:tcW w:w="1950" w:type="dxa"/>
          </w:tcPr>
          <w:p w14:paraId="789D0B56" w14:textId="77777777" w:rsidR="00D955F6" w:rsidRPr="00A57C59" w:rsidRDefault="00D955F6">
            <w:pPr>
              <w:rPr>
                <w:b/>
              </w:rPr>
            </w:pPr>
            <w:r w:rsidRPr="00A57C59">
              <w:rPr>
                <w:b/>
              </w:rPr>
              <w:t>Questionnaires or surveys</w:t>
            </w:r>
          </w:p>
        </w:tc>
        <w:tc>
          <w:tcPr>
            <w:tcW w:w="2977" w:type="dxa"/>
          </w:tcPr>
          <w:p w14:paraId="3BC8E36B" w14:textId="48C683D5" w:rsidR="00D955F6" w:rsidRPr="00A57C59" w:rsidRDefault="00D955F6">
            <w:r w:rsidRPr="00A57C59">
              <w:t xml:space="preserve">Choi &amp; Pak (2005) </w:t>
            </w:r>
            <w:r w:rsidR="00091EF5" w:rsidRPr="00A57C59">
              <w:fldChar w:fldCharType="begin"/>
            </w:r>
            <w:r w:rsidR="003C2184">
              <w:instrText xml:space="preserve"> ADDIN EN.CITE &lt;EndNote&gt;&lt;Cite&gt;&lt;Author&gt;Choi BCK&lt;/Author&gt;&lt;Year&gt;2005&lt;/Year&gt;&lt;RecNum&gt;131&lt;/RecNum&gt;&lt;DisplayText&gt;(24)&lt;/DisplayText&gt;&lt;record&gt;&lt;rec-number&gt;131&lt;/rec-number&gt;&lt;foreign-keys&gt;&lt;key app="EN" db-id="ztwwrt5080xtwlewxvlpwvaesa202awdxsdf" timestamp="1538572331"&gt;131&lt;/key&gt;&lt;/foreign-keys&gt;&lt;ref-type name="Journal Article"&gt;17&lt;/ref-type&gt;&lt;contributors&gt;&lt;authors&gt;&lt;author&gt;Choi BCK,&lt;/author&gt;&lt;author&gt;Pak AWP,&lt;/author&gt;&lt;/authors&gt;&lt;/contributors&gt;&lt;titles&gt;&lt;title&gt;A catalog of biases in questionnaires&lt;/title&gt;&lt;secondary-title&gt;Preventing Chronic Disease&lt;/secondary-title&gt;&lt;/titles&gt;&lt;periodical&gt;&lt;full-title&gt;Preventing Chronic Disease&lt;/full-title&gt;&lt;/periodical&gt;&lt;pages&gt;1-13&lt;/pages&gt;&lt;volume&gt;2 (1), A13&lt;/volume&gt;&lt;dates&gt;&lt;year&gt;2005&lt;/year&gt;&lt;/dates&gt;&lt;urls&gt;&lt;/urls&gt;&lt;/record&gt;&lt;/Cite&gt;&lt;/EndNote&gt;</w:instrText>
            </w:r>
            <w:r w:rsidR="00091EF5" w:rsidRPr="00A57C59">
              <w:fldChar w:fldCharType="separate"/>
            </w:r>
            <w:r w:rsidR="003C2184">
              <w:rPr>
                <w:noProof/>
              </w:rPr>
              <w:t>(24)</w:t>
            </w:r>
            <w:r w:rsidR="00091EF5" w:rsidRPr="00A57C59">
              <w:fldChar w:fldCharType="end"/>
            </w:r>
          </w:p>
          <w:p w14:paraId="24C95F68" w14:textId="456A5C2E" w:rsidR="00D955F6" w:rsidRPr="00A57C59" w:rsidRDefault="00D955F6">
            <w:r w:rsidRPr="00A57C59">
              <w:t xml:space="preserve">Sedgwick (2013) </w:t>
            </w:r>
            <w:r w:rsidR="00091EF5" w:rsidRPr="00A57C59">
              <w:fldChar w:fldCharType="begin"/>
            </w:r>
            <w:r w:rsidR="003C2184">
              <w:instrText xml:space="preserve"> ADDIN EN.CITE &lt;EndNote&gt;&lt;Cite&gt;&lt;Author&gt;Sedgwick P&lt;/Author&gt;&lt;Year&gt;2013&lt;/Year&gt;&lt;RecNum&gt;132&lt;/RecNum&gt;&lt;DisplayText&gt;(25)&lt;/DisplayText&gt;&lt;record&gt;&lt;rec-number&gt;132&lt;/rec-number&gt;&lt;foreign-keys&gt;&lt;key app="EN" db-id="ztwwrt5080xtwlewxvlpwvaesa202awdxsdf" timestamp="1538593982"&gt;132&lt;/key&gt;&lt;/foreign-keys&gt;&lt;ref-type name="Journal Article"&gt;17&lt;/ref-type&gt;&lt;contributors&gt;&lt;authors&gt;&lt;author&gt;Sedgwick P,&lt;/author&gt;&lt;/authors&gt;&lt;/contributors&gt;&lt;titles&gt;&lt;title&gt;Questionnaire surveys: sources of bias&lt;/title&gt;&lt;secondary-title&gt;BMJ&lt;/secondary-title&gt;&lt;/titles&gt;&lt;periodical&gt;&lt;full-title&gt;BMJ&lt;/full-title&gt;&lt;/periodical&gt;&lt;pages&gt;1-2&lt;/pages&gt;&lt;volume&gt;347:f5265&lt;/volume&gt;&lt;dates&gt;&lt;year&gt;2013&lt;/year&gt;&lt;/dates&gt;&lt;urls&gt;&lt;/urls&gt;&lt;/record&gt;&lt;/Cite&gt;&lt;/EndNote&gt;</w:instrText>
            </w:r>
            <w:r w:rsidR="00091EF5" w:rsidRPr="00A57C59">
              <w:fldChar w:fldCharType="separate"/>
            </w:r>
            <w:r w:rsidR="003C2184">
              <w:rPr>
                <w:noProof/>
              </w:rPr>
              <w:t>(25)</w:t>
            </w:r>
            <w:r w:rsidR="00091EF5" w:rsidRPr="00A57C59">
              <w:fldChar w:fldCharType="end"/>
            </w:r>
          </w:p>
        </w:tc>
        <w:tc>
          <w:tcPr>
            <w:tcW w:w="5103" w:type="dxa"/>
          </w:tcPr>
          <w:p w14:paraId="5C5DE2F5" w14:textId="77777777" w:rsidR="00D955F6" w:rsidRDefault="00D955F6">
            <w:r>
              <w:t>● Selection of participants</w:t>
            </w:r>
          </w:p>
          <w:p w14:paraId="18D8CA77" w14:textId="77777777" w:rsidR="00D955F6" w:rsidRDefault="00D955F6">
            <w:r>
              <w:t>● (Non-) response</w:t>
            </w:r>
          </w:p>
          <w:p w14:paraId="4FDBFB90" w14:textId="77777777" w:rsidR="00D955F6" w:rsidRDefault="00D955F6">
            <w:r>
              <w:t>● Recall</w:t>
            </w:r>
          </w:p>
          <w:p w14:paraId="454EB654" w14:textId="77777777" w:rsidR="00D955F6" w:rsidRDefault="00D955F6">
            <w:r>
              <w:t>● Missing outcome data</w:t>
            </w:r>
          </w:p>
          <w:p w14:paraId="77B58762" w14:textId="77777777" w:rsidR="00D955F6" w:rsidRDefault="00D955F6">
            <w:r>
              <w:t>● Other sources of bias inherent in surveys</w:t>
            </w:r>
          </w:p>
        </w:tc>
      </w:tr>
      <w:tr w:rsidR="00D955F6" w14:paraId="1E5CC81A" w14:textId="77777777" w:rsidTr="00D955F6">
        <w:tc>
          <w:tcPr>
            <w:tcW w:w="1950" w:type="dxa"/>
          </w:tcPr>
          <w:p w14:paraId="4ACB0991" w14:textId="77777777" w:rsidR="00D955F6" w:rsidRPr="00A57C59" w:rsidRDefault="00D955F6">
            <w:pPr>
              <w:rPr>
                <w:b/>
              </w:rPr>
            </w:pPr>
            <w:r w:rsidRPr="00A57C59">
              <w:rPr>
                <w:b/>
              </w:rPr>
              <w:t>Case series</w:t>
            </w:r>
          </w:p>
        </w:tc>
        <w:tc>
          <w:tcPr>
            <w:tcW w:w="2977" w:type="dxa"/>
          </w:tcPr>
          <w:p w14:paraId="6A3AD863" w14:textId="26D6B092" w:rsidR="00D747B7" w:rsidRPr="00A57C59" w:rsidRDefault="00D955F6">
            <w:r w:rsidRPr="00A57C59">
              <w:t xml:space="preserve">Viswanathan et al. (2013) </w:t>
            </w:r>
            <w:r w:rsidR="005B5949" w:rsidRPr="00A57C59">
              <w:fldChar w:fldCharType="begin"/>
            </w:r>
            <w:r w:rsidR="003C2184">
              <w:instrText xml:space="preserve"> ADDIN EN.CITE &lt;EndNote&gt;&lt;Cite&gt;&lt;Author&gt;Viswanathan&lt;/Author&gt;&lt;Year&gt;2013&lt;/Year&gt;&lt;RecNum&gt;50&lt;/RecNum&gt;&lt;DisplayText&gt;(18)&lt;/DisplayText&gt;&lt;record&gt;&lt;rec-number&gt;50&lt;/rec-number&gt;&lt;foreign-keys&gt;&lt;key app="EN" db-id="ztwwrt5080xtwlewxvlpwvaesa202awdxsdf" timestamp="1510828386"&gt;50&lt;/key&gt;&lt;/foreign-keys&gt;&lt;ref-type name="Report"&gt;27&lt;/ref-type&gt;&lt;contributors&gt;&lt;authors&gt;&lt;author&gt;Viswanathan, M,&lt;/author&gt;&lt;author&gt;Berkman, ND,&lt;/author&gt;&lt;author&gt;Dryden, DM,&lt;/author&gt;&lt;author&gt;Hartling, L&lt;/author&gt;&lt;/authors&gt;&lt;tertiary-authors&gt;&lt;author&gt;Agency for Healthcare Research and Quality&lt;/author&gt;&lt;/tertiary-authors&gt;&lt;/contributors&gt;&lt;titles&gt;&lt;title&gt;Assessing risk of bias and confounding in observational studies of interventions or exposures: further development of the RTI Item Bank&lt;/title&gt;&lt;/titles&gt;&lt;dates&gt;&lt;year&gt;2013&lt;/year&gt;&lt;/dates&gt;&lt;pub-location&gt;Rockville, MD, USA&lt;/pub-location&gt;&lt;urls&gt;&lt;related-urls&gt;&lt;url&gt;https://www.ncbi.nlm.nih.gov/books/NBK154461/pdf/Bookshelf_NBK154461.pdf&lt;/url&gt;&lt;/related-urls&gt;&lt;/urls&gt;&lt;/record&gt;&lt;/Cite&gt;&lt;/EndNote&gt;</w:instrText>
            </w:r>
            <w:r w:rsidR="005B5949" w:rsidRPr="00A57C59">
              <w:fldChar w:fldCharType="separate"/>
            </w:r>
            <w:r w:rsidR="003C2184">
              <w:rPr>
                <w:noProof/>
              </w:rPr>
              <w:t>(18)</w:t>
            </w:r>
            <w:r w:rsidR="005B5949" w:rsidRPr="00A57C59">
              <w:fldChar w:fldCharType="end"/>
            </w:r>
          </w:p>
          <w:p w14:paraId="6E8C5090" w14:textId="5F8C364B" w:rsidR="003E0CB3" w:rsidRPr="00A57C59" w:rsidRDefault="003E0CB3" w:rsidP="003E0CB3">
            <w:r w:rsidRPr="00A57C59">
              <w:t>OHAT (2015</w:t>
            </w:r>
            <w:r>
              <w:t>, 2019</w:t>
            </w:r>
            <w:r w:rsidRPr="00A57C59">
              <w:t xml:space="preserve">) </w:t>
            </w:r>
            <w:r>
              <w:fldChar w:fldCharType="begin"/>
            </w:r>
            <w:r w:rsidR="003C2184">
              <w:instrText xml:space="preserve"> ADDIN EN.CITE &lt;EndNote&gt;&lt;Cite&gt;&lt;Author&gt;National Toxicology Program US Department of Health and Human Services&lt;/Author&gt;&lt;Year&gt;2019&lt;/Year&gt;&lt;RecNum&gt;215&lt;/RecNum&gt;&lt;DisplayText&gt;(7, 8)&lt;/DisplayText&gt;&lt;record&gt;&lt;rec-number&gt;215&lt;/rec-number&gt;&lt;foreign-keys&gt;&lt;key app="EN" db-id="ztwwrt5080xtwlewxvlpwvaesa202awdxsdf" timestamp="1633209927"&gt;215&lt;/key&gt;&lt;/foreign-keys&gt;&lt;ref-type name="Report"&gt;27&lt;/ref-type&gt;&lt;contributors&gt;&lt;authors&gt;&lt;author&gt;National Toxicology Program US Department of Health and Human Services,&lt;/author&gt;&lt;/authors&gt;&lt;/contributors&gt;&lt;titles&gt;&lt;title&gt;Handbook for Conducting a Literature-Based Health Assessment Using OHAT Approach for Systematic Review and Evidence Integration&lt;/title&gt;&lt;/titles&gt;&lt;pages&gt;1-101&lt;/pages&gt;&lt;dates&gt;&lt;year&gt;2019&lt;/year&gt;&lt;/dates&gt;&lt;publisher&gt;Office of Health Assessment and Translation (OHAT), Division of the National Toxicology Program, National Institute of Environmental Health Sciences&lt;/publisher&gt;&lt;urls&gt;&lt;related-urls&gt;&lt;url&gt;https://ntp.niehs.nih.gov/ntp/ohat/pubs/handbookmarch2019_508.pdf&lt;/url&gt;&lt;/related-urls&gt;&lt;/urls&gt;&lt;/record&gt;&lt;/Cite&gt;&lt;Cite&gt;&lt;Author&gt;OHAT (Office of Health Assessment and Translation)&lt;/Author&gt;&lt;Year&gt;2015&lt;/Year&gt;&lt;RecNum&gt;16&lt;/RecNum&gt;&lt;record&gt;&lt;rec-number&gt;16&lt;/rec-number&gt;&lt;foreign-keys&gt;&lt;key app="EN" db-id="ztwwrt5080xtwlewxvlpwvaesa202awdxsdf" timestamp="1510754550"&gt;16&lt;/key&gt;&lt;/foreign-keys&gt;&lt;ref-type name="Report"&gt;27&lt;/ref-type&gt;&lt;contributors&gt;&lt;authors&gt;&lt;author&gt;OHAT (Office of Health Assessment and Translation),&lt;/author&gt;&lt;/authors&gt;&lt;tertiary-authors&gt;&lt;author&gt;National Toxicology Program, US Department of Health and Human Services&lt;/author&gt;&lt;/tertiary-authors&gt;&lt;/contributors&gt;&lt;titles&gt;&lt;title&gt;Handbook for conducting a literature-based health assessment using OHAT approach for systematic review and evidence integration&lt;/title&gt;&lt;/titles&gt;&lt;pages&gt;1-94&lt;/pages&gt;&lt;dates&gt;&lt;year&gt;2015&lt;/year&gt;&lt;/dates&gt;&lt;urls&gt;&lt;/urls&gt;&lt;/record&gt;&lt;/Cite&gt;&lt;/EndNote&gt;</w:instrText>
            </w:r>
            <w:r>
              <w:fldChar w:fldCharType="separate"/>
            </w:r>
            <w:r w:rsidR="003C2184">
              <w:rPr>
                <w:noProof/>
              </w:rPr>
              <w:t>(7, 8)</w:t>
            </w:r>
            <w:r>
              <w:fldChar w:fldCharType="end"/>
            </w:r>
          </w:p>
          <w:p w14:paraId="17FB9528" w14:textId="2470CAAD" w:rsidR="00D955F6" w:rsidRPr="00A57C59" w:rsidRDefault="00D955F6">
            <w:r w:rsidRPr="00A57C59">
              <w:t xml:space="preserve">JBI checklist </w:t>
            </w:r>
            <w:r w:rsidR="00091EF5" w:rsidRPr="00A57C59">
              <w:fldChar w:fldCharType="begin"/>
            </w:r>
            <w:r w:rsidR="003C2184">
              <w:instrText xml:space="preserve"> ADDIN EN.CITE &lt;EndNote&gt;&lt;Cite&gt;&lt;Author&gt;Joanna Briggs Institute&lt;/Author&gt;&lt;Year&gt;2017&lt;/Year&gt;&lt;RecNum&gt;193&lt;/RecNum&gt;&lt;DisplayText&gt;(26)&lt;/DisplayText&gt;&lt;record&gt;&lt;rec-number&gt;193&lt;/rec-number&gt;&lt;foreign-keys&gt;&lt;key app="EN" db-id="ztwwrt5080xtwlewxvlpwvaesa202awdxsdf" timestamp="1563660789"&gt;193&lt;/key&gt;&lt;/foreign-keys&gt;&lt;ref-type name="Report"&gt;27&lt;/ref-type&gt;&lt;contributors&gt;&lt;authors&gt;&lt;author&gt;Joanna Briggs Institute,&lt;/author&gt;&lt;/authors&gt;&lt;tertiary-authors&gt;&lt;author&gt;Joanna Briggs Institute&lt;/author&gt;&lt;/tertiary-authors&gt;&lt;/contributors&gt;&lt;titles&gt;&lt;title&gt;Checklist for case series&lt;/title&gt;&lt;/titles&gt;&lt;pages&gt;1-7&lt;/pages&gt;&lt;dates&gt;&lt;year&gt;2017&lt;/year&gt;&lt;/dates&gt;&lt;urls&gt;&lt;related-urls&gt;&lt;url&gt;https://joannabriggs.org/sites/default/files/2019-05/JBI_Critical_Appraisal-Checklist_for_Case_Series2017_0.pdf&lt;/url&gt;&lt;/related-urls&gt;&lt;/urls&gt;&lt;/record&gt;&lt;/Cite&gt;&lt;/EndNote&gt;</w:instrText>
            </w:r>
            <w:r w:rsidR="00091EF5" w:rsidRPr="00A57C59">
              <w:fldChar w:fldCharType="separate"/>
            </w:r>
            <w:r w:rsidR="003C2184">
              <w:rPr>
                <w:noProof/>
              </w:rPr>
              <w:t>(26)</w:t>
            </w:r>
            <w:r w:rsidR="00091EF5" w:rsidRPr="00A57C59">
              <w:fldChar w:fldCharType="end"/>
            </w:r>
          </w:p>
          <w:p w14:paraId="2995E84A" w14:textId="46B43CE7" w:rsidR="00D955F6" w:rsidRPr="00A57C59" w:rsidRDefault="00D955F6">
            <w:r w:rsidRPr="00A57C59">
              <w:t xml:space="preserve">NIH tool for case series </w:t>
            </w:r>
            <w:r w:rsidR="00F304D4" w:rsidRPr="00A57C59">
              <w:fldChar w:fldCharType="begin"/>
            </w:r>
            <w:r w:rsidR="003C2184">
              <w:instrText xml:space="preserve"> ADDIN EN.CITE &lt;EndNote&gt;&lt;Cite&gt;&lt;Author&gt;National Institutes of Health (NIH)&lt;/Author&gt;&lt;Year&gt;2014&lt;/Year&gt;&lt;RecNum&gt;214&lt;/RecNum&gt;&lt;DisplayText&gt;(4)&lt;/DisplayText&gt;&lt;record&gt;&lt;rec-number&gt;214&lt;/rec-number&gt;&lt;foreign-keys&gt;&lt;key app="EN" db-id="ztwwrt5080xtwlewxvlpwvaesa202awdxsdf" timestamp="1613931271"&gt;214&lt;/key&gt;&lt;/foreign-keys&gt;&lt;ref-type name="Web Page"&gt;12&lt;/ref-type&gt;&lt;contributors&gt;&lt;authors&gt;&lt;author&gt;National Institutes of Health (NIH),&lt;/author&gt;&lt;/authors&gt;&lt;/contributors&gt;&lt;titles&gt;&lt;title&gt;Study quality assessment tools&lt;/title&gt;&lt;/titles&gt;&lt;dates&gt;&lt;year&gt;2014&lt;/year&gt;&lt;/dates&gt;&lt;urls&gt;&lt;related-urls&gt;&lt;url&gt;https://www.nhlbi.nih.gov/health-topics/study-quality-assessment-tools&lt;/url&gt;&lt;/related-urls&gt;&lt;/urls&gt;&lt;/record&gt;&lt;/Cite&gt;&lt;/EndNote&gt;</w:instrText>
            </w:r>
            <w:r w:rsidR="00F304D4" w:rsidRPr="00A57C59">
              <w:fldChar w:fldCharType="separate"/>
            </w:r>
            <w:r w:rsidR="003C2184">
              <w:rPr>
                <w:noProof/>
              </w:rPr>
              <w:t>(4)</w:t>
            </w:r>
            <w:r w:rsidR="00F304D4" w:rsidRPr="00A57C59">
              <w:fldChar w:fldCharType="end"/>
            </w:r>
          </w:p>
        </w:tc>
        <w:tc>
          <w:tcPr>
            <w:tcW w:w="5103" w:type="dxa"/>
          </w:tcPr>
          <w:p w14:paraId="76FD20AB" w14:textId="77777777" w:rsidR="00D955F6" w:rsidRDefault="00D955F6">
            <w:r>
              <w:t>● Selection of cases</w:t>
            </w:r>
          </w:p>
          <w:p w14:paraId="67DB2C64" w14:textId="77777777" w:rsidR="00D955F6" w:rsidRDefault="00D955F6">
            <w:r>
              <w:t>● Comparability of cases</w:t>
            </w:r>
          </w:p>
          <w:p w14:paraId="5E42E44C" w14:textId="77777777" w:rsidR="00D955F6" w:rsidRDefault="00D955F6">
            <w:r>
              <w:t>● Measurement of the outcome</w:t>
            </w:r>
          </w:p>
          <w:p w14:paraId="473D2DFF" w14:textId="77777777" w:rsidR="00D955F6" w:rsidRDefault="00D955F6">
            <w:r>
              <w:t>● Adequacy of follow-up</w:t>
            </w:r>
          </w:p>
          <w:p w14:paraId="111A692E" w14:textId="77777777" w:rsidR="00D955F6" w:rsidRDefault="00D955F6">
            <w:r>
              <w:t>● Confounding</w:t>
            </w:r>
          </w:p>
          <w:p w14:paraId="3D41BF83" w14:textId="77777777" w:rsidR="00D955F6" w:rsidRDefault="00D955F6">
            <w:r>
              <w:t>● Statistical analysis</w:t>
            </w:r>
          </w:p>
        </w:tc>
      </w:tr>
      <w:tr w:rsidR="00D955F6" w14:paraId="652946BD" w14:textId="77777777" w:rsidTr="00D955F6">
        <w:tc>
          <w:tcPr>
            <w:tcW w:w="1950" w:type="dxa"/>
          </w:tcPr>
          <w:p w14:paraId="68755A2B" w14:textId="77777777" w:rsidR="00D955F6" w:rsidRDefault="00D955F6">
            <w:pPr>
              <w:rPr>
                <w:b/>
              </w:rPr>
            </w:pPr>
            <w:r>
              <w:rPr>
                <w:b/>
              </w:rPr>
              <w:t>Prevalence studies</w:t>
            </w:r>
          </w:p>
        </w:tc>
        <w:tc>
          <w:tcPr>
            <w:tcW w:w="2977" w:type="dxa"/>
          </w:tcPr>
          <w:p w14:paraId="791123D2" w14:textId="3A6D9832" w:rsidR="00D955F6" w:rsidRDefault="00D955F6">
            <w:r>
              <w:t xml:space="preserve">JBI checklist </w:t>
            </w:r>
            <w:r w:rsidR="005B5949">
              <w:fldChar w:fldCharType="begin"/>
            </w:r>
            <w:r w:rsidR="003C2184">
              <w:instrText xml:space="preserve"> ADDIN EN.CITE &lt;EndNote&gt;&lt;Cite&gt;&lt;Author&gt;Joanna Briggs Institute&lt;/Author&gt;&lt;Year&gt;2017&lt;/Year&gt;&lt;RecNum&gt;195&lt;/RecNum&gt;&lt;DisplayText&gt;(27)&lt;/DisplayText&gt;&lt;record&gt;&lt;rec-number&gt;195&lt;/rec-number&gt;&lt;foreign-keys&gt;&lt;key app="EN" db-id="ztwwrt5080xtwlewxvlpwvaesa202awdxsdf" timestamp="1563661320"&gt;195&lt;/key&gt;&lt;/foreign-keys&gt;&lt;ref-type name="Report"&gt;27&lt;/ref-type&gt;&lt;contributors&gt;&lt;authors&gt;&lt;author&gt;Joanna Briggs Institute,&lt;/author&gt;&lt;/authors&gt;&lt;tertiary-authors&gt;&lt;author&gt;Joanna Briggs Institute&lt;/author&gt;&lt;/tertiary-authors&gt;&lt;/contributors&gt;&lt;titles&gt;&lt;title&gt;Checklist for prevalence studies&lt;/title&gt;&lt;/titles&gt;&lt;pages&gt;1-7&lt;/pages&gt;&lt;dates&gt;&lt;year&gt;2017&lt;/year&gt;&lt;/dates&gt;&lt;urls&gt;&lt;related-urls&gt;&lt;url&gt;https://joannabriggs.org/sites/default/files/2019-05/JBI_Critical_Appraisal-Checklist_for_Prevalence_Studies2017_0.pdf&lt;/url&gt;&lt;/related-urls&gt;&lt;/urls&gt;&lt;/record&gt;&lt;/Cite&gt;&lt;/EndNote&gt;</w:instrText>
            </w:r>
            <w:r w:rsidR="005B5949">
              <w:fldChar w:fldCharType="separate"/>
            </w:r>
            <w:r w:rsidR="003C2184">
              <w:rPr>
                <w:noProof/>
              </w:rPr>
              <w:t>(27)</w:t>
            </w:r>
            <w:r w:rsidR="005B5949">
              <w:fldChar w:fldCharType="end"/>
            </w:r>
          </w:p>
        </w:tc>
        <w:tc>
          <w:tcPr>
            <w:tcW w:w="5103" w:type="dxa"/>
          </w:tcPr>
          <w:p w14:paraId="21982754" w14:textId="77777777" w:rsidR="00D955F6" w:rsidRDefault="00D955F6">
            <w:r>
              <w:t xml:space="preserve">● Selection of participants </w:t>
            </w:r>
          </w:p>
          <w:p w14:paraId="652974B1" w14:textId="77777777" w:rsidR="00D955F6" w:rsidRDefault="00D955F6">
            <w:r>
              <w:t>● Measurement of the exposure</w:t>
            </w:r>
          </w:p>
          <w:p w14:paraId="026E8677" w14:textId="77777777" w:rsidR="00D955F6" w:rsidRDefault="00D955F6">
            <w:r>
              <w:t>● Statistical analysis</w:t>
            </w:r>
          </w:p>
        </w:tc>
      </w:tr>
      <w:tr w:rsidR="00D955F6" w14:paraId="3E07909C" w14:textId="77777777" w:rsidTr="00D955F6">
        <w:tc>
          <w:tcPr>
            <w:tcW w:w="1950" w:type="dxa"/>
          </w:tcPr>
          <w:p w14:paraId="7B8BB3C0" w14:textId="77777777" w:rsidR="00D955F6" w:rsidRDefault="00D955F6">
            <w:pPr>
              <w:rPr>
                <w:b/>
              </w:rPr>
            </w:pPr>
            <w:r>
              <w:rPr>
                <w:b/>
              </w:rPr>
              <w:t>Case reports</w:t>
            </w:r>
          </w:p>
        </w:tc>
        <w:tc>
          <w:tcPr>
            <w:tcW w:w="2977" w:type="dxa"/>
          </w:tcPr>
          <w:p w14:paraId="397BBD98" w14:textId="474039B2" w:rsidR="00D955F6" w:rsidRDefault="00D955F6">
            <w:r>
              <w:t xml:space="preserve">JBI checklist </w:t>
            </w:r>
            <w:r w:rsidR="005B5949">
              <w:fldChar w:fldCharType="begin"/>
            </w:r>
            <w:r w:rsidR="003C2184">
              <w:instrText xml:space="preserve"> ADDIN EN.CITE &lt;EndNote&gt;&lt;Cite&gt;&lt;Author&gt;Joanna Briggs Institute&lt;/Author&gt;&lt;Year&gt;2017&lt;/Year&gt;&lt;RecNum&gt;192&lt;/RecNum&gt;&lt;DisplayText&gt;(28)&lt;/DisplayText&gt;&lt;record&gt;&lt;rec-number&gt;192&lt;/rec-number&gt;&lt;foreign-keys&gt;&lt;key app="EN" db-id="ztwwrt5080xtwlewxvlpwvaesa202awdxsdf" timestamp="1563660488"&gt;192&lt;/key&gt;&lt;/foreign-keys&gt;&lt;ref-type name="Report"&gt;27&lt;/ref-type&gt;&lt;contributors&gt;&lt;authors&gt;&lt;author&gt;Joanna Briggs Institute,&lt;/author&gt;&lt;/authors&gt;&lt;tertiary-authors&gt;&lt;author&gt;Joanna Briggs Institute&lt;/author&gt;&lt;/tertiary-authors&gt;&lt;/contributors&gt;&lt;titles&gt;&lt;title&gt;Checklist for case reports&lt;/title&gt;&lt;/titles&gt;&lt;pages&gt;1-5&lt;/pages&gt;&lt;dates&gt;&lt;year&gt;2017&lt;/year&gt;&lt;/dates&gt;&lt;urls&gt;&lt;related-urls&gt;&lt;url&gt;https://joannabriggs.org/sites/default/files/2019-05/JBI_Critical_Appraisal-Checklist_for_Case_Reports2017_0.pdf&lt;/url&gt;&lt;/related-urls&gt;&lt;/urls&gt;&lt;/record&gt;&lt;/Cite&gt;&lt;/EndNote&gt;</w:instrText>
            </w:r>
            <w:r w:rsidR="005B5949">
              <w:fldChar w:fldCharType="separate"/>
            </w:r>
            <w:r w:rsidR="003C2184">
              <w:rPr>
                <w:noProof/>
              </w:rPr>
              <w:t>(28)</w:t>
            </w:r>
            <w:r w:rsidR="005B5949">
              <w:fldChar w:fldCharType="end"/>
            </w:r>
          </w:p>
        </w:tc>
        <w:tc>
          <w:tcPr>
            <w:tcW w:w="5103" w:type="dxa"/>
          </w:tcPr>
          <w:p w14:paraId="5B2538F9" w14:textId="77777777" w:rsidR="00D955F6" w:rsidRDefault="00D955F6">
            <w:r>
              <w:t>Bias is difficult to assess; focus on likely plausibility, clarity, applicability of the reported result</w:t>
            </w:r>
          </w:p>
        </w:tc>
      </w:tr>
      <w:tr w:rsidR="00D955F6" w14:paraId="0E28F7AA" w14:textId="77777777" w:rsidTr="00D955F6">
        <w:tc>
          <w:tcPr>
            <w:tcW w:w="10030" w:type="dxa"/>
            <w:gridSpan w:val="3"/>
          </w:tcPr>
          <w:p w14:paraId="43437695" w14:textId="77777777" w:rsidR="00D955F6" w:rsidRDefault="00D955F6">
            <w:r>
              <w:t xml:space="preserve">Note that some tools include other constructs besides risk of bias (internal validity), e.g. precision, or clarity of reporting. Only the internal validity items are summarised here. </w:t>
            </w:r>
          </w:p>
        </w:tc>
      </w:tr>
    </w:tbl>
    <w:p w14:paraId="54B1FDD0" w14:textId="77777777" w:rsidR="00BF4816" w:rsidRDefault="00BF4816"/>
    <w:p w14:paraId="4B62F239" w14:textId="77777777" w:rsidR="00BF4816" w:rsidRDefault="00A044F6">
      <w:pPr>
        <w:rPr>
          <w:b/>
          <w:sz w:val="24"/>
          <w:szCs w:val="24"/>
        </w:rPr>
      </w:pPr>
      <w:r>
        <w:rPr>
          <w:b/>
          <w:sz w:val="24"/>
          <w:szCs w:val="24"/>
        </w:rPr>
        <w:t>References</w:t>
      </w:r>
    </w:p>
    <w:bookmarkStart w:id="0" w:name="_heading=h.gjdgxs" w:colFirst="0" w:colLast="0"/>
    <w:bookmarkStart w:id="1" w:name="_heading=h.2bn6wsx" w:colFirst="0" w:colLast="0"/>
    <w:bookmarkEnd w:id="0"/>
    <w:bookmarkEnd w:id="1"/>
    <w:p w14:paraId="6E090596" w14:textId="77777777" w:rsidR="003C2184" w:rsidRPr="003C2184" w:rsidRDefault="005B5949" w:rsidP="003C2184">
      <w:pPr>
        <w:pStyle w:val="EndNoteBibliography"/>
        <w:spacing w:after="0"/>
      </w:pPr>
      <w:r>
        <w:fldChar w:fldCharType="begin"/>
      </w:r>
      <w:r>
        <w:instrText xml:space="preserve"> ADDIN EN.REFLIST </w:instrText>
      </w:r>
      <w:r>
        <w:fldChar w:fldCharType="separate"/>
      </w:r>
      <w:r w:rsidR="003C2184" w:rsidRPr="003C2184">
        <w:t>1.</w:t>
      </w:r>
      <w:r w:rsidR="003C2184" w:rsidRPr="003C2184">
        <w:tab/>
        <w:t>Higgins J, Altman D, Gøtzsche P, Jüni P, Moher D, Oxman A, et al. The Cochrane Collaboration's tool for assessing risk of bias in randomised trials. BMJ. 2011;343:d5928:1-9.</w:t>
      </w:r>
    </w:p>
    <w:p w14:paraId="2E1229A4" w14:textId="77777777" w:rsidR="003C2184" w:rsidRPr="003C2184" w:rsidRDefault="003C2184" w:rsidP="003C2184">
      <w:pPr>
        <w:pStyle w:val="EndNoteBibliography"/>
        <w:spacing w:after="0"/>
      </w:pPr>
      <w:r w:rsidRPr="003C2184">
        <w:t>2.</w:t>
      </w:r>
      <w:r w:rsidRPr="003C2184">
        <w:tab/>
        <w:t>Higgins JPT, Savović J, Page MJ, Sterne JAC, Hróbjartsson A, Boutron I, et al. Revised Cochrane risk-of-bias tool for randomized trials (RoB 2). Cochrane Methods Goup; 2019.</w:t>
      </w:r>
    </w:p>
    <w:p w14:paraId="321FBC66" w14:textId="77777777" w:rsidR="003C2184" w:rsidRPr="003C2184" w:rsidRDefault="003C2184" w:rsidP="003C2184">
      <w:pPr>
        <w:pStyle w:val="EndNoteBibliography"/>
        <w:spacing w:after="0"/>
      </w:pPr>
      <w:r w:rsidRPr="003C2184">
        <w:t>3.</w:t>
      </w:r>
      <w:r w:rsidRPr="003C2184">
        <w:tab/>
        <w:t>Cochrane Effective Practice and Organisation of Care (EPOC). Suggested risk of bias criteria for EPOC reviews 2017.</w:t>
      </w:r>
    </w:p>
    <w:p w14:paraId="4049A54D" w14:textId="0120EE6D" w:rsidR="003C2184" w:rsidRPr="003C2184" w:rsidRDefault="003C2184" w:rsidP="003C2184">
      <w:pPr>
        <w:pStyle w:val="EndNoteBibliography"/>
        <w:spacing w:after="0"/>
      </w:pPr>
      <w:r w:rsidRPr="003C2184">
        <w:t>4.</w:t>
      </w:r>
      <w:r w:rsidRPr="003C2184">
        <w:tab/>
        <w:t xml:space="preserve">National Institutes of Health (NIH). Study quality assessment tools 2014 [Available from: </w:t>
      </w:r>
      <w:hyperlink r:id="rId8" w:history="1">
        <w:r w:rsidRPr="003C2184">
          <w:rPr>
            <w:rStyle w:val="Hyperlink"/>
          </w:rPr>
          <w:t>https://www.nhlbi.nih.gov/health-topics/study-quality-assessment-tools</w:t>
        </w:r>
      </w:hyperlink>
      <w:r>
        <w:t>]</w:t>
      </w:r>
      <w:r w:rsidRPr="003C2184">
        <w:t>.</w:t>
      </w:r>
    </w:p>
    <w:p w14:paraId="7F258356" w14:textId="676789A3" w:rsidR="003C2184" w:rsidRPr="003C2184" w:rsidRDefault="003C2184" w:rsidP="003C2184">
      <w:pPr>
        <w:pStyle w:val="EndNoteBibliography"/>
        <w:spacing w:after="0"/>
      </w:pPr>
      <w:r w:rsidRPr="003C2184">
        <w:t>5.</w:t>
      </w:r>
      <w:r w:rsidRPr="003C2184">
        <w:tab/>
        <w:t xml:space="preserve">CEE (Collaboration for Environmental Evidence). Collaboration for Environmental Evidence Critical Appraisal Tool Version 0.3 (Prototype) 2021 [Available from: </w:t>
      </w:r>
      <w:hyperlink r:id="rId9" w:history="1">
        <w:r w:rsidRPr="003C2184">
          <w:rPr>
            <w:rStyle w:val="Hyperlink"/>
          </w:rPr>
          <w:t>https://environmentalevidence.org/cee-critical-appraisal-tool/</w:t>
        </w:r>
      </w:hyperlink>
      <w:r>
        <w:t>]</w:t>
      </w:r>
      <w:r w:rsidRPr="003C2184">
        <w:t>.</w:t>
      </w:r>
    </w:p>
    <w:p w14:paraId="012550DB" w14:textId="77777777" w:rsidR="003C2184" w:rsidRPr="003C2184" w:rsidRDefault="003C2184" w:rsidP="003C2184">
      <w:pPr>
        <w:pStyle w:val="EndNoteBibliography"/>
        <w:spacing w:after="0"/>
      </w:pPr>
      <w:r w:rsidRPr="003C2184">
        <w:t>6.</w:t>
      </w:r>
      <w:r w:rsidRPr="003C2184">
        <w:tab/>
        <w:t>Sterne J, Hernán M, Reeves B, Savovíc J, Berkman N, Viswanathan M, et al. ROBINS-I: a tool for assessing risk of bias in non-randomised studies of interventions. BMJ. 2016;355:i4919:1-7.</w:t>
      </w:r>
    </w:p>
    <w:p w14:paraId="3D14C619" w14:textId="77777777" w:rsidR="003C2184" w:rsidRPr="003C2184" w:rsidRDefault="003C2184" w:rsidP="003C2184">
      <w:pPr>
        <w:pStyle w:val="EndNoteBibliography"/>
        <w:spacing w:after="0"/>
      </w:pPr>
      <w:r w:rsidRPr="003C2184">
        <w:t>7.</w:t>
      </w:r>
      <w:r w:rsidRPr="003C2184">
        <w:tab/>
        <w:t>National Toxicology Program US Department of Health and Human Services. Handbook for Conducting a Literature-Based Health Assessment Using OHAT Approach for Systematic Review and Evidence Integration. Office of Health Assessment and Translation (OHAT), Division of the National Toxicology Program, National Institute of Environmental Health Sciences; 2019.</w:t>
      </w:r>
    </w:p>
    <w:p w14:paraId="65F544F7" w14:textId="77777777" w:rsidR="003C2184" w:rsidRPr="003C2184" w:rsidRDefault="003C2184" w:rsidP="003C2184">
      <w:pPr>
        <w:pStyle w:val="EndNoteBibliography"/>
        <w:spacing w:after="0"/>
      </w:pPr>
      <w:r w:rsidRPr="003C2184">
        <w:t>8.</w:t>
      </w:r>
      <w:r w:rsidRPr="003C2184">
        <w:tab/>
        <w:t>OHAT (Office of Health Assessment and Translation). Handbook for conducting a literature-based health assessment using OHAT approach for systematic review and evidence integration. 2015.</w:t>
      </w:r>
    </w:p>
    <w:p w14:paraId="4474AA6E" w14:textId="77777777" w:rsidR="003C2184" w:rsidRPr="003C2184" w:rsidRDefault="003C2184" w:rsidP="003C2184">
      <w:pPr>
        <w:pStyle w:val="EndNoteBibliography"/>
        <w:spacing w:after="0"/>
      </w:pPr>
      <w:r w:rsidRPr="003C2184">
        <w:t>9.</w:t>
      </w:r>
      <w:r w:rsidRPr="003C2184">
        <w:tab/>
        <w:t>Joanna Briggs Institute. Checklist for quasi-experimental studies (non-randomised experimental studies). 2017.</w:t>
      </w:r>
    </w:p>
    <w:p w14:paraId="744A80EB" w14:textId="77777777" w:rsidR="003C2184" w:rsidRPr="003C2184" w:rsidRDefault="003C2184" w:rsidP="003C2184">
      <w:pPr>
        <w:pStyle w:val="EndNoteBibliography"/>
        <w:spacing w:after="0"/>
      </w:pPr>
      <w:r w:rsidRPr="003C2184">
        <w:lastRenderedPageBreak/>
        <w:t>10.</w:t>
      </w:r>
      <w:r w:rsidRPr="003C2184">
        <w:tab/>
        <w:t>Wells GA, Shea B, Higgins JPT, Sterne J, Tugwell P, Reeves BC. Checklists of methodological issues for review authors to consider when including non-randomized studies in systematic reviews. Research Synthesis Methods. 2013;4:63-77.</w:t>
      </w:r>
    </w:p>
    <w:p w14:paraId="25473872" w14:textId="77777777" w:rsidR="003C2184" w:rsidRPr="003C2184" w:rsidRDefault="003C2184" w:rsidP="003C2184">
      <w:pPr>
        <w:pStyle w:val="EndNoteBibliography"/>
        <w:spacing w:after="0"/>
      </w:pPr>
      <w:r w:rsidRPr="003C2184">
        <w:t>11.</w:t>
      </w:r>
      <w:r w:rsidRPr="003C2184">
        <w:tab/>
        <w:t>Hooijmans C, Rovers M, de Vries R, Leenaars M, Ritskes-Hoitinga M, Langendam M. SYRCLE's risk of bias tool for animal studies. BMC Medical Research Methodology. 2014;14:43:1-9.</w:t>
      </w:r>
    </w:p>
    <w:p w14:paraId="2AC956C5" w14:textId="77777777" w:rsidR="003C2184" w:rsidRPr="003C2184" w:rsidRDefault="003C2184" w:rsidP="003C2184">
      <w:pPr>
        <w:pStyle w:val="EndNoteBibliography"/>
        <w:spacing w:after="0"/>
      </w:pPr>
      <w:r w:rsidRPr="003C2184">
        <w:t>12.</w:t>
      </w:r>
      <w:r w:rsidRPr="003C2184">
        <w:tab/>
        <w:t>Rooney AA, Boyles AL, Wolfe MS, Bucher JR, Thayer KA. Systematic review and evidence integration for literature-based environmental health science assessments. Environmental Health Perspectives. 2014;122(7):711-8.</w:t>
      </w:r>
    </w:p>
    <w:p w14:paraId="5344AD27" w14:textId="77777777" w:rsidR="003C2184" w:rsidRPr="003C2184" w:rsidRDefault="003C2184" w:rsidP="003C2184">
      <w:pPr>
        <w:pStyle w:val="EndNoteBibliography"/>
        <w:spacing w:after="0"/>
      </w:pPr>
      <w:r w:rsidRPr="003C2184">
        <w:t>13.</w:t>
      </w:r>
      <w:r w:rsidRPr="003C2184">
        <w:tab/>
        <w:t>Krauth D, Woodruff T, Bero L. Instruments for assessing risk of bias and other methodological criteria of published animal studies: a systematic review. Environmental Health Perspectives. 2013;121:985-92.</w:t>
      </w:r>
    </w:p>
    <w:p w14:paraId="5F477921" w14:textId="77777777" w:rsidR="003C2184" w:rsidRPr="003C2184" w:rsidRDefault="003C2184" w:rsidP="003C2184">
      <w:pPr>
        <w:pStyle w:val="EndNoteBibliography"/>
        <w:spacing w:after="0"/>
      </w:pPr>
      <w:r w:rsidRPr="003C2184">
        <w:t>14.</w:t>
      </w:r>
      <w:r w:rsidRPr="003C2184">
        <w:tab/>
        <w:t>Whiting P, Weswood M, Rutjes A, Reitsma J, Bossuyt P, Kleijnen J. Evaluation of QUADAS, a tool for the quality assessment of diagnostic accuracy studies. BMC Med Res Methodol. 2006;6:9:1-8.</w:t>
      </w:r>
    </w:p>
    <w:p w14:paraId="27D25C82" w14:textId="77777777" w:rsidR="003C2184" w:rsidRPr="003C2184" w:rsidRDefault="003C2184" w:rsidP="003C2184">
      <w:pPr>
        <w:pStyle w:val="EndNoteBibliography"/>
        <w:spacing w:after="0"/>
      </w:pPr>
      <w:r w:rsidRPr="003C2184">
        <w:t>15.</w:t>
      </w:r>
      <w:r w:rsidRPr="003C2184">
        <w:tab/>
        <w:t>Whiting P, Rutjes A, Westwood M, Mallett S, Deeks J, Reitsma J, et al. QUADAS-2: a revised tool for the quality assessment of diagnostic accuracy studies. Ann Intern Med. 2011;155:529-36.</w:t>
      </w:r>
    </w:p>
    <w:p w14:paraId="4C957D08" w14:textId="77777777" w:rsidR="003C2184" w:rsidRPr="003C2184" w:rsidRDefault="003C2184" w:rsidP="003C2184">
      <w:pPr>
        <w:pStyle w:val="EndNoteBibliography"/>
        <w:spacing w:after="0"/>
      </w:pPr>
      <w:r w:rsidRPr="003C2184">
        <w:t>16.</w:t>
      </w:r>
      <w:r w:rsidRPr="003C2184">
        <w:tab/>
        <w:t>Stuber E, Araya-Ajoy Y, Mathot K, Mutzel A, Nicolaus M, Wijmenga J, et al. Slow explorers take less risk: a problem of sampling bias in ecological studies. Behavioural Ecology. 2013;24:1092-8.</w:t>
      </w:r>
    </w:p>
    <w:p w14:paraId="724F17BF" w14:textId="77777777" w:rsidR="003C2184" w:rsidRPr="003C2184" w:rsidRDefault="003C2184" w:rsidP="003C2184">
      <w:pPr>
        <w:pStyle w:val="EndNoteBibliography"/>
        <w:spacing w:after="0"/>
      </w:pPr>
      <w:r w:rsidRPr="003C2184">
        <w:t>17.</w:t>
      </w:r>
      <w:r w:rsidRPr="003C2184">
        <w:tab/>
        <w:t>Greenhalgh T, Robert G, Bate P, Macfarlane F, Kyriakidou O. Diffusion of innovations in health service organisations: A systematic literature review. Appendix 2: Critical appraisal checklists. 2005.</w:t>
      </w:r>
    </w:p>
    <w:p w14:paraId="743261B3" w14:textId="77777777" w:rsidR="003C2184" w:rsidRPr="003C2184" w:rsidRDefault="003C2184" w:rsidP="003C2184">
      <w:pPr>
        <w:pStyle w:val="EndNoteBibliography"/>
        <w:spacing w:after="0"/>
      </w:pPr>
      <w:r w:rsidRPr="003C2184">
        <w:t>18.</w:t>
      </w:r>
      <w:r w:rsidRPr="003C2184">
        <w:tab/>
        <w:t>Viswanathan M, Berkman N, Dryden D, Hartling L. Assessing risk of bias and confounding in observational studies of interventions or exposures: further development of the RTI Item Bank. Rockville, MD, USA; 2013.</w:t>
      </w:r>
    </w:p>
    <w:p w14:paraId="1C135E9D" w14:textId="77777777" w:rsidR="003C2184" w:rsidRPr="003C2184" w:rsidRDefault="003C2184" w:rsidP="003C2184">
      <w:pPr>
        <w:pStyle w:val="EndNoteBibliography"/>
        <w:spacing w:after="0"/>
      </w:pPr>
      <w:r w:rsidRPr="003C2184">
        <w:t>19.</w:t>
      </w:r>
      <w:r w:rsidRPr="003C2184">
        <w:tab/>
        <w:t>CASP (Critical Appraisal Skills Programme). CASP case control study checklist. 2018.</w:t>
      </w:r>
    </w:p>
    <w:p w14:paraId="50D99AC3" w14:textId="77777777" w:rsidR="003C2184" w:rsidRPr="003C2184" w:rsidRDefault="003C2184" w:rsidP="003C2184">
      <w:pPr>
        <w:pStyle w:val="EndNoteBibliography"/>
        <w:spacing w:after="0"/>
      </w:pPr>
      <w:r w:rsidRPr="003C2184">
        <w:t>20.</w:t>
      </w:r>
      <w:r w:rsidRPr="003C2184">
        <w:tab/>
        <w:t>Joanna Briggs Institute. Checklist for case control studies. 2017.</w:t>
      </w:r>
    </w:p>
    <w:p w14:paraId="50D8033F" w14:textId="77777777" w:rsidR="003C2184" w:rsidRPr="003C2184" w:rsidRDefault="003C2184" w:rsidP="003C2184">
      <w:pPr>
        <w:pStyle w:val="EndNoteBibliography"/>
        <w:spacing w:after="0"/>
      </w:pPr>
      <w:r w:rsidRPr="003C2184">
        <w:t>21.</w:t>
      </w:r>
      <w:r w:rsidRPr="003C2184">
        <w:tab/>
        <w:t>Jarde A, Losilla J-M, Vives J, Rodrigo M. Q-Coh: A tool to screen the methodological quality of cohort studies in systematic reviews and meta-analyses. International Journal of Clinical and Health Psychology. 2013;13:138-46.</w:t>
      </w:r>
    </w:p>
    <w:p w14:paraId="70DB5C14" w14:textId="77777777" w:rsidR="003C2184" w:rsidRPr="003C2184" w:rsidRDefault="003C2184" w:rsidP="003C2184">
      <w:pPr>
        <w:pStyle w:val="EndNoteBibliography"/>
        <w:spacing w:after="0"/>
      </w:pPr>
      <w:r w:rsidRPr="003C2184">
        <w:t>22.</w:t>
      </w:r>
      <w:r w:rsidRPr="003C2184">
        <w:tab/>
        <w:t>CASP (Critical Appraisal Skills Programme). CASP cohort study checklist. 2018.</w:t>
      </w:r>
    </w:p>
    <w:p w14:paraId="18D2A8D0" w14:textId="77777777" w:rsidR="003C2184" w:rsidRPr="003C2184" w:rsidRDefault="003C2184" w:rsidP="003C2184">
      <w:pPr>
        <w:pStyle w:val="EndNoteBibliography"/>
        <w:spacing w:after="0"/>
      </w:pPr>
      <w:r w:rsidRPr="003C2184">
        <w:t>23.</w:t>
      </w:r>
      <w:r w:rsidRPr="003C2184">
        <w:tab/>
        <w:t>Joanna Briggs Institute. Checklist for cohort studies. 2017.</w:t>
      </w:r>
    </w:p>
    <w:p w14:paraId="57F0C307" w14:textId="77777777" w:rsidR="003C2184" w:rsidRPr="003C2184" w:rsidRDefault="003C2184" w:rsidP="003C2184">
      <w:pPr>
        <w:pStyle w:val="EndNoteBibliography"/>
        <w:spacing w:after="0"/>
      </w:pPr>
      <w:r w:rsidRPr="003C2184">
        <w:t>24.</w:t>
      </w:r>
      <w:r w:rsidRPr="003C2184">
        <w:tab/>
        <w:t>Choi BCK, Pak AWP. A catalog of biases in questionnaires. Preventing Chronic Disease. 2005;2 (1), A13:1-13.</w:t>
      </w:r>
    </w:p>
    <w:p w14:paraId="4B994440" w14:textId="77777777" w:rsidR="003C2184" w:rsidRPr="003C2184" w:rsidRDefault="003C2184" w:rsidP="003C2184">
      <w:pPr>
        <w:pStyle w:val="EndNoteBibliography"/>
        <w:spacing w:after="0"/>
      </w:pPr>
      <w:r w:rsidRPr="003C2184">
        <w:t>25.</w:t>
      </w:r>
      <w:r w:rsidRPr="003C2184">
        <w:tab/>
        <w:t>Sedgwick P. Questionnaire surveys: sources of bias. BMJ. 2013;347:f5265:1-2.</w:t>
      </w:r>
    </w:p>
    <w:p w14:paraId="5B6EB030" w14:textId="77777777" w:rsidR="003C2184" w:rsidRPr="003C2184" w:rsidRDefault="003C2184" w:rsidP="003C2184">
      <w:pPr>
        <w:pStyle w:val="EndNoteBibliography"/>
        <w:spacing w:after="0"/>
      </w:pPr>
      <w:r w:rsidRPr="003C2184">
        <w:t>26.</w:t>
      </w:r>
      <w:r w:rsidRPr="003C2184">
        <w:tab/>
        <w:t>Joanna Briggs Institute. Checklist for case series. 2017.</w:t>
      </w:r>
    </w:p>
    <w:p w14:paraId="4109D43A" w14:textId="77777777" w:rsidR="003C2184" w:rsidRPr="003C2184" w:rsidRDefault="003C2184" w:rsidP="003C2184">
      <w:pPr>
        <w:pStyle w:val="EndNoteBibliography"/>
        <w:spacing w:after="0"/>
      </w:pPr>
      <w:r w:rsidRPr="003C2184">
        <w:t>27.</w:t>
      </w:r>
      <w:r w:rsidRPr="003C2184">
        <w:tab/>
        <w:t>Joanna Briggs Institute. Checklist for prevalence studies. 2017.</w:t>
      </w:r>
    </w:p>
    <w:p w14:paraId="2244779F" w14:textId="77777777" w:rsidR="003C2184" w:rsidRPr="003C2184" w:rsidRDefault="003C2184" w:rsidP="003C2184">
      <w:pPr>
        <w:pStyle w:val="EndNoteBibliography"/>
      </w:pPr>
      <w:r w:rsidRPr="003C2184">
        <w:t>28.</w:t>
      </w:r>
      <w:r w:rsidRPr="003C2184">
        <w:tab/>
        <w:t>Joanna Briggs Institute. Checklist for case reports. 2017.</w:t>
      </w:r>
    </w:p>
    <w:p w14:paraId="10A37BBA" w14:textId="32755B4D" w:rsidR="00BF4816" w:rsidRDefault="005B5949" w:rsidP="005652F3">
      <w:pPr>
        <w:spacing w:after="0" w:line="360" w:lineRule="auto"/>
        <w:ind w:left="720" w:hanging="720"/>
      </w:pPr>
      <w:r>
        <w:fldChar w:fldCharType="end"/>
      </w:r>
    </w:p>
    <w:p w14:paraId="5B3C5D9B" w14:textId="35DFEBD6" w:rsidR="006A12CD" w:rsidRDefault="006A12CD" w:rsidP="005652F3">
      <w:pPr>
        <w:spacing w:after="0" w:line="360" w:lineRule="auto"/>
        <w:ind w:left="720" w:hanging="720"/>
      </w:pPr>
    </w:p>
    <w:p w14:paraId="6A673320" w14:textId="14215048" w:rsidR="006A12CD" w:rsidRDefault="006A12CD" w:rsidP="005652F3">
      <w:pPr>
        <w:spacing w:after="0" w:line="360" w:lineRule="auto"/>
        <w:ind w:left="720" w:hanging="720"/>
      </w:pPr>
    </w:p>
    <w:p w14:paraId="5D11A515" w14:textId="08F7090C" w:rsidR="006A12CD" w:rsidRDefault="006A12CD" w:rsidP="005652F3">
      <w:pPr>
        <w:spacing w:after="0" w:line="360" w:lineRule="auto"/>
        <w:ind w:left="720" w:hanging="720"/>
      </w:pPr>
    </w:p>
    <w:p w14:paraId="0822D2DA" w14:textId="3AFF9F3B" w:rsidR="006A12CD" w:rsidRDefault="006A12CD" w:rsidP="005652F3">
      <w:pPr>
        <w:spacing w:after="0" w:line="360" w:lineRule="auto"/>
        <w:ind w:left="720" w:hanging="720"/>
      </w:pPr>
    </w:p>
    <w:p w14:paraId="7B8C7073" w14:textId="55C2D9B2" w:rsidR="006A12CD" w:rsidRDefault="006A12CD" w:rsidP="005652F3">
      <w:pPr>
        <w:spacing w:after="0" w:line="360" w:lineRule="auto"/>
        <w:ind w:left="720" w:hanging="720"/>
      </w:pPr>
    </w:p>
    <w:p w14:paraId="73A54EC1" w14:textId="77777777" w:rsidR="006A12CD" w:rsidRDefault="006A12CD" w:rsidP="005652F3">
      <w:pPr>
        <w:spacing w:after="0" w:line="360" w:lineRule="auto"/>
        <w:ind w:left="720" w:hanging="720"/>
      </w:pPr>
    </w:p>
    <w:p w14:paraId="58C2E7EB" w14:textId="4847FDDC" w:rsidR="006A12CD" w:rsidRDefault="006A12CD" w:rsidP="005652F3">
      <w:pPr>
        <w:spacing w:after="0" w:line="360" w:lineRule="auto"/>
        <w:ind w:left="720" w:hanging="720"/>
      </w:pPr>
    </w:p>
    <w:p w14:paraId="0CE2B273" w14:textId="14F6FEC5" w:rsidR="006A12CD" w:rsidRPr="006A12CD" w:rsidRDefault="006A12CD" w:rsidP="005652F3">
      <w:pPr>
        <w:spacing w:after="0" w:line="360" w:lineRule="auto"/>
        <w:ind w:left="720" w:hanging="720"/>
        <w:rPr>
          <w:color w:val="808080" w:themeColor="background1" w:themeShade="80"/>
        </w:rPr>
      </w:pPr>
      <w:r w:rsidRPr="006A12CD">
        <w:rPr>
          <w:color w:val="808080" w:themeColor="background1" w:themeShade="80"/>
        </w:rPr>
        <w:t>_________________________________________________________________________________</w:t>
      </w:r>
    </w:p>
    <w:p w14:paraId="55868A43" w14:textId="4FB9A190" w:rsidR="006A12CD" w:rsidRPr="006A12CD" w:rsidRDefault="006A12CD" w:rsidP="006A12CD">
      <w:pPr>
        <w:pStyle w:val="Header"/>
        <w:rPr>
          <w:rFonts w:ascii="Arial" w:hAnsi="Arial" w:cs="Arial"/>
          <w:color w:val="808080" w:themeColor="background1" w:themeShade="80"/>
          <w:sz w:val="18"/>
          <w:szCs w:val="18"/>
        </w:rPr>
      </w:pPr>
      <w:r w:rsidRPr="006A12CD">
        <w:rPr>
          <w:rStyle w:val="fontstyle01"/>
          <w:rFonts w:ascii="Arial" w:hAnsi="Arial" w:cs="Arial"/>
          <w:color w:val="808080" w:themeColor="background1" w:themeShade="80"/>
          <w:sz w:val="18"/>
          <w:szCs w:val="18"/>
        </w:rPr>
        <w:t xml:space="preserve">This </w:t>
      </w:r>
      <w:r w:rsidR="006C073E">
        <w:rPr>
          <w:rStyle w:val="fontstyle01"/>
          <w:rFonts w:ascii="Arial" w:hAnsi="Arial" w:cs="Arial"/>
          <w:color w:val="808080" w:themeColor="background1" w:themeShade="80"/>
          <w:sz w:val="18"/>
          <w:szCs w:val="18"/>
        </w:rPr>
        <w:t>additional file</w:t>
      </w:r>
      <w:r w:rsidRPr="006A12CD">
        <w:rPr>
          <w:rStyle w:val="fontstyle01"/>
          <w:rFonts w:ascii="Arial" w:hAnsi="Arial" w:cs="Arial"/>
          <w:color w:val="808080" w:themeColor="background1" w:themeShade="80"/>
          <w:sz w:val="18"/>
          <w:szCs w:val="18"/>
        </w:rPr>
        <w:t xml:space="preserve"> is part of the article</w:t>
      </w:r>
      <w:r w:rsidRPr="006A12CD">
        <w:rPr>
          <w:rStyle w:val="fontstyle01"/>
          <w:rFonts w:ascii="Arial" w:hAnsi="Arial" w:cs="Arial"/>
          <w:i/>
          <w:iCs/>
          <w:color w:val="808080" w:themeColor="background1" w:themeShade="80"/>
          <w:sz w:val="18"/>
          <w:szCs w:val="18"/>
        </w:rPr>
        <w:t xml:space="preserve"> Principles and framework for assessing the risk of bias for studies included in comparative quantitative environmental systematic reviews</w:t>
      </w:r>
      <w:r>
        <w:rPr>
          <w:rStyle w:val="fontstyle01"/>
          <w:rFonts w:ascii="Arial" w:hAnsi="Arial" w:cs="Arial"/>
          <w:i/>
          <w:iCs/>
          <w:color w:val="808080" w:themeColor="background1" w:themeShade="80"/>
          <w:sz w:val="18"/>
          <w:szCs w:val="18"/>
        </w:rPr>
        <w:t xml:space="preserve">. </w:t>
      </w:r>
      <w:r w:rsidRPr="006A12CD">
        <w:rPr>
          <w:rStyle w:val="fontstyle01"/>
          <w:rFonts w:ascii="Arial" w:hAnsi="Arial" w:cs="Arial"/>
          <w:color w:val="808080" w:themeColor="background1" w:themeShade="80"/>
          <w:sz w:val="18"/>
          <w:szCs w:val="18"/>
        </w:rPr>
        <w:t>Environmental Evidence journal 2022.</w:t>
      </w:r>
    </w:p>
    <w:p w14:paraId="7B8FC507" w14:textId="77777777" w:rsidR="006A12CD" w:rsidRPr="006A12CD" w:rsidRDefault="006A12CD" w:rsidP="005652F3">
      <w:pPr>
        <w:spacing w:after="0" w:line="360" w:lineRule="auto"/>
        <w:ind w:left="720" w:hanging="720"/>
        <w:rPr>
          <w:color w:val="808080" w:themeColor="background1" w:themeShade="80"/>
        </w:rPr>
      </w:pPr>
    </w:p>
    <w:sectPr w:rsidR="006A12CD" w:rsidRPr="006A12CD">
      <w:pgSz w:w="11906" w:h="16838"/>
      <w:pgMar w:top="1440" w:right="1080" w:bottom="1440" w:left="108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F859C" w14:textId="77777777" w:rsidR="006A12CD" w:rsidRDefault="006A12CD" w:rsidP="006A12CD">
      <w:pPr>
        <w:spacing w:after="0" w:line="240" w:lineRule="auto"/>
      </w:pPr>
      <w:r>
        <w:separator/>
      </w:r>
    </w:p>
  </w:endnote>
  <w:endnote w:type="continuationSeparator" w:id="0">
    <w:p w14:paraId="781C7816" w14:textId="77777777" w:rsidR="006A12CD" w:rsidRDefault="006A12CD" w:rsidP="006A1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Light">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13994" w14:textId="77777777" w:rsidR="006A12CD" w:rsidRDefault="006A12CD" w:rsidP="006A12CD">
      <w:pPr>
        <w:spacing w:after="0" w:line="240" w:lineRule="auto"/>
      </w:pPr>
      <w:r>
        <w:separator/>
      </w:r>
    </w:p>
  </w:footnote>
  <w:footnote w:type="continuationSeparator" w:id="0">
    <w:p w14:paraId="63232415" w14:textId="77777777" w:rsidR="006A12CD" w:rsidRDefault="006A12CD" w:rsidP="006A1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54876"/>
    <w:multiLevelType w:val="hybridMultilevel"/>
    <w:tmpl w:val="1B9C8D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1082F96"/>
    <w:multiLevelType w:val="hybridMultilevel"/>
    <w:tmpl w:val="8ED65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wrt5080xtwlewxvlpwvaesa202awdxsdf&quot;&gt;CEE CA references Jan 2022&lt;record-ids&gt;&lt;item&gt;16&lt;/item&gt;&lt;item&gt;40&lt;/item&gt;&lt;item&gt;44&lt;/item&gt;&lt;item&gt;46&lt;/item&gt;&lt;item&gt;50&lt;/item&gt;&lt;item&gt;54&lt;/item&gt;&lt;item&gt;76&lt;/item&gt;&lt;item&gt;94&lt;/item&gt;&lt;item&gt;99&lt;/item&gt;&lt;item&gt;100&lt;/item&gt;&lt;item&gt;131&lt;/item&gt;&lt;item&gt;132&lt;/item&gt;&lt;item&gt;148&lt;/item&gt;&lt;item&gt;189&lt;/item&gt;&lt;item&gt;190&lt;/item&gt;&lt;item&gt;191&lt;/item&gt;&lt;item&gt;192&lt;/item&gt;&lt;item&gt;193&lt;/item&gt;&lt;item&gt;194&lt;/item&gt;&lt;item&gt;195&lt;/item&gt;&lt;item&gt;196&lt;/item&gt;&lt;item&gt;197&lt;/item&gt;&lt;item&gt;198&lt;/item&gt;&lt;item&gt;200&lt;/item&gt;&lt;item&gt;213&lt;/item&gt;&lt;item&gt;214&lt;/item&gt;&lt;item&gt;257&lt;/item&gt;&lt;/record-ids&gt;&lt;/item&gt;&lt;/Libraries&gt;"/>
  </w:docVars>
  <w:rsids>
    <w:rsidRoot w:val="00BF4816"/>
    <w:rsid w:val="0007230E"/>
    <w:rsid w:val="00091EF5"/>
    <w:rsid w:val="002E58A9"/>
    <w:rsid w:val="00383AAD"/>
    <w:rsid w:val="003C2184"/>
    <w:rsid w:val="003E0CB3"/>
    <w:rsid w:val="004F3052"/>
    <w:rsid w:val="005652F3"/>
    <w:rsid w:val="005B3085"/>
    <w:rsid w:val="005B5949"/>
    <w:rsid w:val="00665418"/>
    <w:rsid w:val="006A12CD"/>
    <w:rsid w:val="006C073E"/>
    <w:rsid w:val="00751E31"/>
    <w:rsid w:val="00964047"/>
    <w:rsid w:val="009D3682"/>
    <w:rsid w:val="00A044F6"/>
    <w:rsid w:val="00A32D94"/>
    <w:rsid w:val="00A57C59"/>
    <w:rsid w:val="00AB69DD"/>
    <w:rsid w:val="00BF4816"/>
    <w:rsid w:val="00CD5492"/>
    <w:rsid w:val="00D747B7"/>
    <w:rsid w:val="00D955F6"/>
    <w:rsid w:val="00DD0309"/>
    <w:rsid w:val="00E12DD7"/>
    <w:rsid w:val="00E53511"/>
    <w:rsid w:val="00E8004C"/>
    <w:rsid w:val="00F304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3AFF2"/>
  <w15:docId w15:val="{455FF08A-AF88-46DD-955D-8F321C094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0F3E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5DC5"/>
    <w:pPr>
      <w:ind w:left="720"/>
      <w:contextualSpacing/>
    </w:pPr>
  </w:style>
  <w:style w:type="paragraph" w:styleId="BalloonText">
    <w:name w:val="Balloon Text"/>
    <w:basedOn w:val="Normal"/>
    <w:link w:val="BalloonTextChar"/>
    <w:uiPriority w:val="99"/>
    <w:semiHidden/>
    <w:unhideWhenUsed/>
    <w:rsid w:val="00725D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DC5"/>
    <w:rPr>
      <w:rFonts w:ascii="Tahoma" w:hAnsi="Tahoma" w:cs="Tahoma"/>
      <w:sz w:val="16"/>
      <w:szCs w:val="16"/>
    </w:rPr>
  </w:style>
  <w:style w:type="paragraph" w:customStyle="1" w:styleId="EndNoteBibliographyTitle">
    <w:name w:val="EndNote Bibliography Title"/>
    <w:basedOn w:val="Normal"/>
    <w:link w:val="EndNoteBibliographyTitleChar"/>
    <w:rsid w:val="006E39D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E39DE"/>
    <w:rPr>
      <w:noProof/>
      <w:lang w:val="en-US"/>
    </w:rPr>
  </w:style>
  <w:style w:type="paragraph" w:customStyle="1" w:styleId="EndNoteBibliography">
    <w:name w:val="EndNote Bibliography"/>
    <w:basedOn w:val="Normal"/>
    <w:link w:val="EndNoteBibliographyChar"/>
    <w:rsid w:val="006E39DE"/>
    <w:pPr>
      <w:spacing w:line="240" w:lineRule="auto"/>
    </w:pPr>
    <w:rPr>
      <w:noProof/>
      <w:lang w:val="en-US"/>
    </w:rPr>
  </w:style>
  <w:style w:type="character" w:customStyle="1" w:styleId="EndNoteBibliographyChar">
    <w:name w:val="EndNote Bibliography Char"/>
    <w:basedOn w:val="DefaultParagraphFont"/>
    <w:link w:val="EndNoteBibliography"/>
    <w:rsid w:val="006E39DE"/>
    <w:rPr>
      <w:noProof/>
      <w:lang w:val="en-US"/>
    </w:rPr>
  </w:style>
  <w:style w:type="character" w:styleId="Hyperlink">
    <w:name w:val="Hyperlink"/>
    <w:basedOn w:val="DefaultParagraphFont"/>
    <w:uiPriority w:val="99"/>
    <w:unhideWhenUsed/>
    <w:rsid w:val="006E39DE"/>
    <w:rPr>
      <w:color w:val="0000FF" w:themeColor="hyperlink"/>
      <w:u w:val="single"/>
    </w:rPr>
  </w:style>
  <w:style w:type="character" w:styleId="UnresolvedMention">
    <w:name w:val="Unresolved Mention"/>
    <w:basedOn w:val="DefaultParagraphFont"/>
    <w:uiPriority w:val="99"/>
    <w:semiHidden/>
    <w:unhideWhenUsed/>
    <w:rsid w:val="00EF7B9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pPr>
      <w:spacing w:after="0" w:line="240" w:lineRule="auto"/>
    </w:pPr>
    <w:tblPr>
      <w:tblStyleRowBandSize w:val="1"/>
      <w:tblStyleColBandSize w:val="1"/>
    </w:tblPr>
  </w:style>
  <w:style w:type="character" w:styleId="FollowedHyperlink">
    <w:name w:val="FollowedHyperlink"/>
    <w:basedOn w:val="DefaultParagraphFont"/>
    <w:uiPriority w:val="99"/>
    <w:semiHidden/>
    <w:unhideWhenUsed/>
    <w:rsid w:val="003C2184"/>
    <w:rPr>
      <w:color w:val="800080" w:themeColor="followedHyperlink"/>
      <w:u w:val="single"/>
    </w:rPr>
  </w:style>
  <w:style w:type="paragraph" w:styleId="Header">
    <w:name w:val="header"/>
    <w:basedOn w:val="Normal"/>
    <w:link w:val="HeaderChar"/>
    <w:uiPriority w:val="99"/>
    <w:unhideWhenUsed/>
    <w:rsid w:val="006A12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12CD"/>
  </w:style>
  <w:style w:type="paragraph" w:styleId="Footer">
    <w:name w:val="footer"/>
    <w:basedOn w:val="Normal"/>
    <w:link w:val="FooterChar"/>
    <w:uiPriority w:val="99"/>
    <w:unhideWhenUsed/>
    <w:rsid w:val="006A12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12CD"/>
  </w:style>
  <w:style w:type="character" w:customStyle="1" w:styleId="fontstyle01">
    <w:name w:val="fontstyle01"/>
    <w:basedOn w:val="DefaultParagraphFont"/>
    <w:rsid w:val="006A12CD"/>
    <w:rPr>
      <w:rFonts w:ascii="Calibri-Light" w:hAnsi="Calibri-Light" w:hint="default"/>
      <w:b w:val="0"/>
      <w:bCs w:val="0"/>
      <w:i w:val="0"/>
      <w:iCs w:val="0"/>
      <w:color w:val="000000"/>
      <w:sz w:val="48"/>
      <w:szCs w:val="48"/>
    </w:rPr>
  </w:style>
  <w:style w:type="character" w:customStyle="1" w:styleId="fontstyle21">
    <w:name w:val="fontstyle21"/>
    <w:basedOn w:val="DefaultParagraphFont"/>
    <w:rsid w:val="006A12CD"/>
    <w:rPr>
      <w:rFonts w:ascii="Calibri" w:hAnsi="Calibri" w:cs="Calibri" w:hint="default"/>
      <w:b w:val="0"/>
      <w:bCs w:val="0"/>
      <w:i w:val="0"/>
      <w:iCs w:val="0"/>
      <w:color w:val="BFBFB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lbi.nih.gov/health-topics/study-quality-assessment-tool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nvironmentalevidence.org/cee-critical-appraisal-t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fm70zwxFTfMwv8iPXy6x6CG2kGw==">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</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4</Pages>
  <Words>7762</Words>
  <Characters>4424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mpton G.K.</dc:creator>
  <cp:keywords/>
  <dc:description/>
  <cp:lastModifiedBy>Geoff Frampton</cp:lastModifiedBy>
  <cp:revision>15</cp:revision>
  <dcterms:created xsi:type="dcterms:W3CDTF">2021-10-02T16:59:00Z</dcterms:created>
  <dcterms:modified xsi:type="dcterms:W3CDTF">2022-03-13T18:36:00Z</dcterms:modified>
</cp:coreProperties>
</file>